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8C0A16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 xml:space="preserve">Фотополимеризация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8C0A16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8C0A16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  <w:r w:rsidR="00D65AD5">
        <w:t xml:space="preserve"> </w:t>
      </w:r>
      <w:commentRangeStart w:id="1"/>
      <w:r w:rsidR="00D65AD5">
        <w:t>Поэтому необходимо иметь модель, учитывающую эти особенности фотополимеризации</w:t>
      </w:r>
      <w:commentRangeEnd w:id="1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58650E">
      <w:pPr>
        <w:pStyle w:val="20"/>
      </w:pPr>
      <w:bookmarkStart w:id="2" w:name="_Toc136296692"/>
      <w:r w:rsidRPr="00644CFE">
        <w:lastRenderedPageBreak/>
        <w:t>Актуальность</w:t>
      </w:r>
      <w:r>
        <w:t xml:space="preserve"> работы</w:t>
      </w:r>
      <w:bookmarkEnd w:id="2"/>
    </w:p>
    <w:p w14:paraId="19B8D777" w14:textId="75B76078" w:rsidR="006E0612" w:rsidRDefault="006E0612" w:rsidP="008C0A16">
      <w:pPr>
        <w:pStyle w:val="a3"/>
      </w:pPr>
      <w:r>
        <w:t xml:space="preserve">Само же явление </w:t>
      </w:r>
      <w:r w:rsidR="00D65AD5">
        <w:t xml:space="preserve">фотополимеризации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8C0A16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безвредность </w:t>
      </w:r>
    </w:p>
    <w:p w14:paraId="1A73AEEF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1D9A7D9" w:rsidR="006E0612" w:rsidRDefault="006E0612" w:rsidP="008C0A16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</w:t>
      </w:r>
      <w:r>
        <w:lastRenderedPageBreak/>
        <w:t>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8C0A16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58650E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D65AD5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фотоинициирования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8C0A16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8C0A16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8C0A16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8C0A16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8C0A16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429D818F" w:rsidR="0055799F" w:rsidRDefault="0055799F" w:rsidP="008C0A16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29038E">
        <w:t>(</w:t>
      </w:r>
      <w:r w:rsidR="0029038E">
        <w:rPr>
          <w:noProof/>
        </w:rPr>
        <w:t>1</w:t>
      </w:r>
      <w:r w:rsidR="0029038E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983B76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3045FD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3045FD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3045FD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3045FD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3D509979" w:rsidR="0055799F" w:rsidRDefault="0055799F" w:rsidP="0055799F">
            <w:pPr>
              <w:pStyle w:val="a2"/>
            </w:pPr>
            <w:bookmarkStart w:id="7" w:name="_Ref165932144"/>
            <w:bookmarkStart w:id="8" w:name="_Ref165932150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</w:t>
            </w:r>
            <w:r w:rsidR="00674BB7">
              <w:rPr>
                <w:noProof/>
              </w:rPr>
              <w:fldChar w:fldCharType="end"/>
            </w:r>
            <w:bookmarkEnd w:id="7"/>
            <w:r>
              <w:t>)</w:t>
            </w:r>
            <w:bookmarkEnd w:id="8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3045FD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3045FD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>– коэффициент самодиффузии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взаимодиффузию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3045FD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>коэффициент взаимодиффузи</w:t>
      </w:r>
      <w:r w:rsidR="0055799F">
        <w:t xml:space="preserve">и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48D1AD4C" w:rsidR="0055799F" w:rsidRDefault="0055799F" w:rsidP="008C0A16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29038E">
        <w:t>(</w:t>
      </w:r>
      <w:r w:rsidR="0029038E">
        <w:rPr>
          <w:noProof/>
        </w:rPr>
        <w:t>2</w:t>
      </w:r>
      <w:r w:rsidR="0029038E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i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983B76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8C0A16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310F8B25" w14:textId="0EBFD862" w:rsidR="0055799F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1818A19F" w:rsidR="0055799F" w:rsidRDefault="0055799F" w:rsidP="008C0A16">
            <w:pPr>
              <w:pStyle w:val="a3"/>
            </w:pPr>
            <w:bookmarkStart w:id="9" w:name="_Ref165974673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9"/>
          </w:p>
        </w:tc>
      </w:tr>
    </w:tbl>
    <w:p w14:paraId="5B8FBE37" w14:textId="24363135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commentRangeStart w:id="10"/>
      <w:r>
        <w:t>?</w:t>
      </w:r>
      <w:commentRangeEnd w:id="10"/>
      <w:r w:rsidR="009F5E5B">
        <w:rPr>
          <w:rStyle w:val="af6"/>
          <w:rFonts w:eastAsia="SimSun" w:cstheme="minorBidi"/>
          <w:color w:val="auto"/>
          <w:lang w:eastAsia="en-US"/>
        </w:rPr>
        <w:commentReference w:id="10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29038E">
        <w:t>(</w:t>
      </w:r>
      <w:r w:rsidR="0029038E">
        <w:rPr>
          <w:noProof/>
        </w:rPr>
        <w:t>3</w:t>
      </w:r>
      <w:r w:rsidR="0029038E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8C0A16">
            <w:pPr>
              <w:pStyle w:val="a3"/>
            </w:pPr>
          </w:p>
        </w:tc>
        <w:tc>
          <w:tcPr>
            <w:tcW w:w="3974" w:type="pct"/>
          </w:tcPr>
          <w:p w14:paraId="59EBA13E" w14:textId="7FB6EFCE" w:rsidR="0055799F" w:rsidRPr="00BE3A74" w:rsidRDefault="00BE3A74" w:rsidP="008C0A16">
            <w:pPr>
              <w:pStyle w:val="a3"/>
              <w:rPr>
                <w:i/>
                <w:iCs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exp(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3F95ABC7" w14:textId="77777777" w:rsidR="0055799F" w:rsidRDefault="0055799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4F22BA8" w:rsidR="0055799F" w:rsidRDefault="0055799F" w:rsidP="008C0A16">
            <w:pPr>
              <w:pStyle w:val="a3"/>
            </w:pPr>
            <w:bookmarkStart w:id="11" w:name="_Ref165932810"/>
            <w:bookmarkStart w:id="12" w:name="_Ref1659329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3</w:t>
            </w:r>
            <w:r w:rsidR="00674BB7">
              <w:rPr>
                <w:noProof/>
              </w:rPr>
              <w:fldChar w:fldCharType="end"/>
            </w:r>
            <w:bookmarkStart w:id="13" w:name="_Ref165932985"/>
            <w:bookmarkEnd w:id="11"/>
            <w:r>
              <w:t>)</w:t>
            </w:r>
            <w:bookmarkEnd w:id="12"/>
            <w:bookmarkEnd w:id="13"/>
          </w:p>
        </w:tc>
      </w:tr>
    </w:tbl>
    <w:p w14:paraId="2040969A" w14:textId="2F8CE2DE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29038E">
        <w:t xml:space="preserve">Рисунок </w:t>
      </w:r>
      <w:r w:rsidR="0029038E">
        <w:rPr>
          <w:noProof/>
        </w:rPr>
        <w:t>1</w:t>
      </w:r>
      <w:r>
        <w:fldChar w:fldCharType="end"/>
      </w:r>
      <w:r>
        <w:t>):</w:t>
      </w:r>
    </w:p>
    <w:bookmarkStart w:id="14" w:name="_MON_1776644984"/>
    <w:bookmarkEnd w:id="14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5pt;height:172pt" o:ole="">
            <v:imagedata r:id="rId10" o:title=""/>
          </v:shape>
          <o:OLEObject Type="Embed" ProgID="Word.Picture.8" ShapeID="_x0000_i1025" DrawAspect="Content" ObjectID="_1777078819" r:id="rId11"/>
        </w:object>
      </w:r>
    </w:p>
    <w:p w14:paraId="371EF819" w14:textId="084F7508" w:rsidR="0055799F" w:rsidRDefault="0055799F" w:rsidP="0055799F">
      <w:pPr>
        <w:pStyle w:val="af2"/>
      </w:pPr>
      <w:bookmarkStart w:id="15" w:name="_Ref16593358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CD75EB">
        <w:rPr>
          <w:noProof/>
        </w:rPr>
        <w:t>1</w:t>
      </w:r>
      <w:r w:rsidR="00674BB7">
        <w:rPr>
          <w:noProof/>
        </w:rPr>
        <w:fldChar w:fldCharType="end"/>
      </w:r>
      <w:bookmarkEnd w:id="1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6"/>
      <w:r>
        <w:t>мономеров</w:t>
      </w:r>
      <w:commentRangeEnd w:id="1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6"/>
      </w:r>
    </w:p>
    <w:p w14:paraId="68F7738D" w14:textId="7A1FF874" w:rsidR="00E1570A" w:rsidRDefault="0055799F" w:rsidP="0055799F">
      <w:pPr>
        <w:pStyle w:val="a2"/>
      </w:pPr>
      <w:r>
        <w:t>Оригинальное моделирование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8C0A16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7C8763F2" w:rsidR="00E1570A" w:rsidRDefault="00E1570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6DF7A3D4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Content>
          <w:r w:rsidR="005869C0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i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983B76">
            <w:t>[12]</w:t>
          </w:r>
          <w:r w:rsidR="005869C0">
            <w:fldChar w:fldCharType="end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3045F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3045FD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3045F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3045FD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3045F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7495C7E7" w:rsidR="005869C0" w:rsidRPr="00744703" w:rsidRDefault="003045FD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>=</m:t>
                </m:r>
                <m:r>
                  <w:rPr>
                    <w:rFonts w:ascii="Cambria Math" w:eastAsia="SimSun" w:hAnsi="Cambria Math"/>
                  </w:rPr>
                  <m:t>8</m:t>
                </m:r>
                <m:r>
                  <w:rPr>
                    <w:rFonts w:ascii="Cambria Math" w:eastAsia="SimSun" w:hAnsi="Cambria Math"/>
                  </w:rPr>
                  <m:t xml:space="preserve">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8C0A16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>– константные значения, необходимо оценить коэффициенты взаимодиффузии компонент в смеси и параметры характеризующие химические превращения в ходе фото</w:t>
      </w:r>
      <w:r w:rsidR="009F25DA">
        <w:t>полимеризации</w:t>
      </w:r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>Диффузионные процессы</w:t>
      </w:r>
    </w:p>
    <w:p w14:paraId="506AA826" w14:textId="0049FB1F" w:rsidR="00A962CD" w:rsidRPr="00A962CD" w:rsidRDefault="00A962CD" w:rsidP="008C0A16">
      <w:pPr>
        <w:pStyle w:val="a3"/>
      </w:pPr>
      <w:r>
        <w:t xml:space="preserve">Первым параметром модели, необходимым для правильного описания диффузионных процессов при фотополимеризации, является коэффициент диффузии мономера, для упрощения примем, что коэффициент взаимодиффузии связан с коэффициентом самодиффузии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48A1E8DF" w:rsidR="00FB0E50" w:rsidRDefault="0082246B" w:rsidP="008C0A16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17"/>
      <w:r w:rsidRPr="0082246B">
        <w:t>установления</w:t>
      </w:r>
      <w:commentRangeEnd w:id="17"/>
      <w:r w:rsidR="00DF3219">
        <w:rPr>
          <w:rStyle w:val="af6"/>
          <w:rFonts w:eastAsia="SimSun" w:cstheme="minorBidi"/>
          <w:color w:val="auto"/>
          <w:lang w:eastAsia="en-US"/>
        </w:rPr>
        <w:commentReference w:id="17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983B76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5</w:t>
      </w:r>
      <w:r w:rsidR="0029038E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4A628E55" w:rsidR="00FB0E50" w:rsidRDefault="00FB0E50" w:rsidP="008C0A16">
            <w:pPr>
              <w:pStyle w:val="a3"/>
            </w:pPr>
            <w:bookmarkStart w:id="18" w:name="_Ref16598367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5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8"/>
          </w:p>
        </w:tc>
      </w:tr>
    </w:tbl>
    <w:p w14:paraId="2780CC44" w14:textId="7CC82DA2" w:rsidR="00FB0E50" w:rsidRPr="007630C2" w:rsidRDefault="003045FD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19"/>
      <w:r w:rsidR="00FB0E50">
        <w:t xml:space="preserve">скалярного поля </w:t>
      </w:r>
      <w:commentRangeEnd w:id="19"/>
      <w:r w:rsidR="00FB0E50">
        <w:rPr>
          <w:rStyle w:val="af6"/>
          <w:rFonts w:eastAsia="SimSun" w:cstheme="minorBidi"/>
          <w:color w:val="auto"/>
          <w:lang w:eastAsia="en-US"/>
        </w:rPr>
        <w:commentReference w:id="19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412CC688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8C0A16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8F3DC88" w:rsidR="00FB0E50" w:rsidRDefault="00FB0E50" w:rsidP="008C0A16">
            <w:pPr>
              <w:pStyle w:val="a3"/>
            </w:pPr>
            <w:bookmarkStart w:id="20" w:name="_Ref16598358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6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0"/>
          </w:p>
        </w:tc>
      </w:tr>
    </w:tbl>
    <w:p w14:paraId="07F5E958" w14:textId="5B5DA75C" w:rsidR="00FB0E50" w:rsidRDefault="00FB0E50" w:rsidP="00FB0E50">
      <w:pPr>
        <w:pStyle w:val="a2"/>
      </w:pPr>
      <w:bookmarkStart w:id="21" w:name="_Toc154578075"/>
      <w:r>
        <w:t>Получаем 2 закон Фика</w:t>
      </w:r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8C0A16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3D0AA5D4" w:rsidR="00FB0E50" w:rsidRDefault="00FB0E50" w:rsidP="008C0A16">
            <w:pPr>
              <w:pStyle w:val="a3"/>
            </w:pPr>
            <w:bookmarkStart w:id="22" w:name="_Ref165983726"/>
            <w:r>
              <w:t>(</w:t>
            </w:r>
            <w:commentRangeStart w:id="23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3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3"/>
            </w:r>
            <w:r>
              <w:t>)</w:t>
            </w:r>
            <w:bookmarkEnd w:id="22"/>
          </w:p>
        </w:tc>
      </w:tr>
    </w:tbl>
    <w:bookmarkEnd w:id="21"/>
    <w:p w14:paraId="27C068D0" w14:textId="28147981" w:rsidR="00DF3219" w:rsidRDefault="00552050" w:rsidP="008C0A16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Смолуховского</w:t>
      </w:r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8C0A16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439F7A65" w:rsidR="001954ED" w:rsidRDefault="001954ED" w:rsidP="008C0A16">
            <w:pPr>
              <w:pStyle w:val="a3"/>
            </w:pPr>
            <w:bookmarkStart w:id="24" w:name="_Ref165983947"/>
            <w:bookmarkStart w:id="25" w:name="_Ref16644789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8</w:t>
            </w:r>
            <w:r w:rsidR="00674BB7">
              <w:rPr>
                <w:noProof/>
              </w:rPr>
              <w:fldChar w:fldCharType="end"/>
            </w:r>
            <w:bookmarkEnd w:id="25"/>
            <w:r>
              <w:t>)</w:t>
            </w:r>
            <w:bookmarkEnd w:id="24"/>
          </w:p>
        </w:tc>
      </w:tr>
    </w:tbl>
    <w:p w14:paraId="22FB1465" w14:textId="599711B8" w:rsidR="00FB0E50" w:rsidRDefault="00FB0E50" w:rsidP="00845219">
      <w:pPr>
        <w:pStyle w:val="1"/>
      </w:pPr>
      <w:r>
        <w:t>Взаимодиффузия</w:t>
      </w:r>
    </w:p>
    <w:p w14:paraId="154A20D7" w14:textId="12C1F8CC" w:rsidR="00FB0E50" w:rsidRDefault="00FB0E50" w:rsidP="008C0A16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Фика для такого потока будет выражаться в </w:t>
      </w:r>
      <w:commentRangeStart w:id="26"/>
      <w:r>
        <w:t>виде</w:t>
      </w:r>
      <w:commentRangeEnd w:id="26"/>
      <w:r>
        <w:rPr>
          <w:rStyle w:val="af6"/>
          <w:rFonts w:eastAsia="SimSun" w:cstheme="minorBidi"/>
          <w:color w:val="auto"/>
          <w:lang w:eastAsia="en-US"/>
        </w:rPr>
        <w:commentReference w:id="26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3045FD" w:rsidP="008C0A16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63646676" w:rsidR="00FB0E50" w:rsidRDefault="00FB0E50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9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DF7E55B" w14:textId="77777777" w:rsidR="00FB0E50" w:rsidRDefault="003045FD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27"/>
      <w:r w:rsidR="00FB0E50">
        <w:rPr>
          <w:rFonts w:eastAsia="SimSun" w:cstheme="minorBidi"/>
          <w:szCs w:val="22"/>
        </w:rPr>
        <w:t>неподвижного</w:t>
      </w:r>
      <w:commentRangeEnd w:id="27"/>
      <w:r w:rsidR="00FB0E50">
        <w:rPr>
          <w:rStyle w:val="af6"/>
          <w:rFonts w:eastAsia="SimSun" w:cstheme="minorBidi"/>
          <w:color w:val="auto"/>
          <w:lang w:eastAsia="en-US"/>
        </w:rPr>
        <w:commentReference w:id="27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722894F4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38F4D5F2" w:rsidR="00FB0E50" w:rsidRDefault="00FB0E50" w:rsidP="008C0A16">
            <w:pPr>
              <w:pStyle w:val="a3"/>
            </w:pPr>
            <w:bookmarkStart w:id="28" w:name="_Ref16601491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0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8"/>
          </w:p>
        </w:tc>
      </w:tr>
    </w:tbl>
    <w:p w14:paraId="56E2C215" w14:textId="77777777" w:rsidR="00FB0E50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6769C74E" w:rsidR="00FB0E50" w:rsidRDefault="00FB0E50" w:rsidP="008C0A16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1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5DAD6065" w:rsidR="00FB0E50" w:rsidRDefault="00FB0E50" w:rsidP="008C0A16">
            <w:pPr>
              <w:pStyle w:val="a3"/>
            </w:pPr>
            <w:bookmarkStart w:id="29" w:name="_Ref166015715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1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9"/>
          </w:p>
        </w:tc>
      </w:tr>
    </w:tbl>
    <w:p w14:paraId="6E8C9A8D" w14:textId="77777777" w:rsidR="00FB0E50" w:rsidRDefault="003045FD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1CA9A037" w:rsidR="00FB0E50" w:rsidRDefault="00FB0E50" w:rsidP="00FB0E50">
      <w:pPr>
        <w:pStyle w:val="a2"/>
      </w:pPr>
      <w:r>
        <w:lastRenderedPageBreak/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2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8C0A16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3C89286F" w:rsidR="00FB0E50" w:rsidRDefault="00FB0E50" w:rsidP="008C0A16">
            <w:pPr>
              <w:pStyle w:val="a3"/>
            </w:pPr>
            <w:bookmarkStart w:id="30" w:name="_Ref166015866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0"/>
          </w:p>
        </w:tc>
      </w:tr>
    </w:tbl>
    <w:p w14:paraId="325C7D71" w14:textId="77D02776" w:rsidR="00FB0E50" w:rsidRDefault="00FB0E50" w:rsidP="00FB0E50">
      <w:pPr>
        <w:pStyle w:val="a2"/>
      </w:pPr>
      <w:r>
        <w:t>Соотношение коэффициентов диффузии отдельных компонентов и коэффициента взаимодиффузии описывается 1 уравнением Даркена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4AF01390" w:rsidR="00FB0E50" w:rsidRDefault="00FB0E50" w:rsidP="008C0A16">
            <w:pPr>
              <w:pStyle w:val="a3"/>
            </w:pPr>
            <w:bookmarkStart w:id="31" w:name="_Ref16601589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3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1"/>
          </w:p>
        </w:tc>
      </w:tr>
    </w:tbl>
    <w:p w14:paraId="3098F2C4" w14:textId="77777777" w:rsidR="00FB0E50" w:rsidRPr="007075FB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r>
        <w:t>Самодиффузия</w:t>
      </w:r>
    </w:p>
    <w:p w14:paraId="5E397310" w14:textId="5A608665" w:rsidR="00FB0E50" w:rsidRDefault="00FB0E50" w:rsidP="008C0A16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2"/>
      <w:r w:rsidRPr="00BD7075">
        <w:rPr>
          <w:b/>
          <w:bCs/>
        </w:rPr>
        <w:t>самодиффузия</w:t>
      </w:r>
      <w:commentRangeEnd w:id="32"/>
      <w:r w:rsidRPr="00BD7075">
        <w:rPr>
          <w:rStyle w:val="af6"/>
          <w:rFonts w:eastAsia="SimSun" w:cstheme="minorBidi"/>
          <w:color w:val="auto"/>
          <w:lang w:eastAsia="en-US"/>
        </w:rPr>
        <w:commentReference w:id="32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C0A16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3"/>
      <w:r w:rsidRPr="00F31E32">
        <w:t>воде</w:t>
      </w:r>
      <w:commentRangeEnd w:id="33"/>
      <w:r>
        <w:rPr>
          <w:rStyle w:val="af6"/>
          <w:rFonts w:eastAsia="SimSun" w:cstheme="minorBidi"/>
          <w:color w:val="auto"/>
          <w:lang w:eastAsia="en-US"/>
        </w:rPr>
        <w:commentReference w:id="33"/>
      </w:r>
      <w:r w:rsidRPr="00F31E32">
        <w:t>.</w:t>
      </w:r>
    </w:p>
    <w:p w14:paraId="3B93D0E2" w14:textId="1A092447" w:rsidR="00FB0E50" w:rsidRDefault="00A30139" w:rsidP="008C0A16">
      <w:pPr>
        <w:pStyle w:val="a3"/>
      </w:pPr>
      <w:r>
        <w:t>Существует с</w:t>
      </w:r>
      <w:r w:rsidR="00FB0E50">
        <w:t>вязь между коэффициентом взаимодиффузии и самодиффузии</w:t>
      </w:r>
      <w:r>
        <w:t xml:space="preserve">. Она </w:t>
      </w:r>
      <w:r w:rsidR="00FB0E50">
        <w:t>описывается 2 уравнением Даркена</w:t>
      </w:r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8C0A16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2F57CBB1" w:rsidR="00FB0E50" w:rsidRDefault="00FB0E50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35B7D62" w14:textId="77777777" w:rsidR="00FB0E50" w:rsidRDefault="003045FD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3045FD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32404DF8" w:rsidR="00FB0E50" w:rsidRDefault="00A30139" w:rsidP="008C0A16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4</w:t>
      </w:r>
      <w:r w:rsidR="0029038E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6D3DA449" w:rsidR="00FB0E50" w:rsidRDefault="00FB0E50" w:rsidP="008C0A16">
            <w:pPr>
              <w:pStyle w:val="a3"/>
            </w:pPr>
            <w:bookmarkStart w:id="34" w:name="_Ref15452535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5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4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7D1EDC60" w:rsidR="00185797" w:rsidRDefault="00185797" w:rsidP="008C0A16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29038E">
        <w:t xml:space="preserve">Рисунок </w:t>
      </w:r>
      <w:r w:rsidR="0029038E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29038E">
        <w:t>(</w:t>
      </w:r>
      <w:r w:rsidR="0029038E">
        <w:rPr>
          <w:noProof/>
        </w:rPr>
        <w:t>16</w:t>
      </w:r>
      <w:r w:rsidR="0029038E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8C0A16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468FEA92" w:rsidR="00CF790A" w:rsidRDefault="00CF790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6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3045FD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8C0A16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4DAD2348" w:rsidR="00615955" w:rsidRDefault="00615955" w:rsidP="00615955">
      <w:pPr>
        <w:pStyle w:val="af2"/>
      </w:pPr>
      <w:bookmarkStart w:id="35" w:name="_Ref16602913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CD75EB">
        <w:rPr>
          <w:noProof/>
        </w:rPr>
        <w:t>2</w:t>
      </w:r>
      <w:r w:rsidR="00674BB7">
        <w:rPr>
          <w:noProof/>
        </w:rPr>
        <w:fldChar w:fldCharType="end"/>
      </w:r>
      <w:bookmarkEnd w:id="35"/>
      <w:r>
        <w:t>. Вязкость в слое жидкости</w:t>
      </w:r>
    </w:p>
    <w:p w14:paraId="0FDE5128" w14:textId="2FAFF4A0" w:rsidR="00185797" w:rsidRDefault="00C0745F" w:rsidP="008C0A16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29038E">
        <w:t>(</w:t>
      </w:r>
      <w:r w:rsidR="0029038E">
        <w:rPr>
          <w:noProof/>
        </w:rPr>
        <w:t>17</w:t>
      </w:r>
      <w:r w:rsidR="0029038E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8C0A16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2931DBA1" w:rsidR="00C0745F" w:rsidRDefault="00C0745F" w:rsidP="008C0A16">
            <w:pPr>
              <w:pStyle w:val="a3"/>
            </w:pPr>
            <w:bookmarkStart w:id="36" w:name="_Ref166458063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7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6"/>
          </w:p>
        </w:tc>
      </w:tr>
    </w:tbl>
    <w:p w14:paraId="2554DAA9" w14:textId="70BBE00C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8</w:t>
      </w:r>
      <w:r w:rsidR="0029038E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37336AB4" w:rsidR="001A77C5" w:rsidRDefault="001A77C5" w:rsidP="008C0A16">
            <w:pPr>
              <w:pStyle w:val="a3"/>
            </w:pPr>
            <w:bookmarkStart w:id="37" w:name="_Ref16646094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8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7"/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58D94864" w:rsidR="001A77C5" w:rsidRDefault="001A77C5" w:rsidP="008C0A16">
            <w:pPr>
              <w:pStyle w:val="a3"/>
            </w:pPr>
            <w:bookmarkStart w:id="38" w:name="_Ref1660300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9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8"/>
          </w:p>
        </w:tc>
      </w:tr>
    </w:tbl>
    <w:bookmarkStart w:id="39" w:name="_Hlk134744164"/>
    <w:p w14:paraId="5CC4D9DA" w14:textId="77777777" w:rsidR="008A7F6F" w:rsidRPr="008A7F6F" w:rsidRDefault="008A7F6F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4756BD55" w14:textId="01CADF37" w:rsidR="008A7F6F" w:rsidRPr="0029038E" w:rsidRDefault="008A7F6F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</m:t>
        </m:r>
        <m:r>
          <w:rPr>
            <w:rFonts w:ascii="Cambria Math" w:hAnsi="Cambria Math"/>
          </w:rPr>
          <m:t>с</m:t>
        </m:r>
      </m:oMath>
      <w:r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5EE1F4AE" w14:textId="1DBC0CE2" w:rsidR="00D6729A" w:rsidRDefault="00D6729A" w:rsidP="008A7F6F">
      <w:pPr>
        <w:pStyle w:val="a2"/>
      </w:pPr>
      <w:r>
        <w:t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</w:t>
      </w:r>
      <w:r w:rsidR="0029038E">
        <w:t xml:space="preserve"> </w:t>
      </w:r>
      <w:r w:rsidR="0029038E">
        <w:fldChar w:fldCharType="begin"/>
      </w:r>
      <w:r w:rsidR="0029038E">
        <w:instrText xml:space="preserve"> REF _Ref166463246 \h </w:instrText>
      </w:r>
      <w:r w:rsidR="0029038E">
        <w:fldChar w:fldCharType="separate"/>
      </w:r>
      <w:r w:rsidR="0029038E">
        <w:t>(</w:t>
      </w:r>
      <w:r w:rsidR="0029038E">
        <w:rPr>
          <w:noProof/>
        </w:rPr>
        <w:t>20</w:t>
      </w:r>
      <w:r w:rsidR="0029038E">
        <w:t>)</w:t>
      </w:r>
      <w:r w:rsidR="0029038E"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D6729A" w14:paraId="560D995F" w14:textId="77777777" w:rsidTr="0029038E">
        <w:tc>
          <w:tcPr>
            <w:tcW w:w="442" w:type="pct"/>
          </w:tcPr>
          <w:p w14:paraId="532C33FE" w14:textId="77777777" w:rsidR="00D6729A" w:rsidRDefault="00D6729A" w:rsidP="004129A8">
            <w:pPr>
              <w:pStyle w:val="a3"/>
            </w:pPr>
          </w:p>
        </w:tc>
        <w:tc>
          <w:tcPr>
            <w:tcW w:w="3942" w:type="pct"/>
          </w:tcPr>
          <w:p w14:paraId="61D381BF" w14:textId="5247070D" w:rsidR="00D6729A" w:rsidRPr="0029038E" w:rsidRDefault="00D6729A" w:rsidP="0029038E">
            <w:pPr>
              <w:pStyle w:val="a3"/>
              <w:rPr>
                <w:rFonts w:ascii="Cambria Math" w:hAnsi="Cambria Math"/>
              </w:rPr>
            </w:pPr>
            <m:oMathPara>
              <m:oMath>
                <m:r>
                  <w:rPr>
                    <w:rFonts w:ascii="Cambria Math" w:hAnsi="Cambria Math"/>
                  </w:rPr>
                  <m:t>η≃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A255A80" w14:textId="50F385E3" w:rsidR="00D6729A" w:rsidRDefault="00D6729A" w:rsidP="004129A8">
            <w:pPr>
              <w:pStyle w:val="a3"/>
            </w:pPr>
            <w:bookmarkStart w:id="40" w:name="_Ref166463246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395BB147" w14:textId="21693077" w:rsidR="00D6729A" w:rsidRPr="00D6729A" w:rsidRDefault="0029038E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>
        <w:rPr>
          <w:iCs/>
        </w:rPr>
        <w:t xml:space="preserve"> – энергия активации сдвига </w:t>
      </w:r>
      <w:r>
        <w:rPr>
          <w:iCs/>
        </w:rPr>
        <w:t>в Дж</w:t>
      </w:r>
      <w:r>
        <w:rPr>
          <w:iCs/>
        </w:rPr>
        <w:t xml:space="preserve">, эффективная величина, подобная энергии активации диффузии </w:t>
      </w:r>
    </w:p>
    <w:p w14:paraId="271746AB" w14:textId="38343EB7" w:rsidR="00DA335D" w:rsidRDefault="00F75ED3" w:rsidP="0058650E">
      <w:pPr>
        <w:pStyle w:val="20"/>
        <w:numPr>
          <w:ilvl w:val="0"/>
          <w:numId w:val="44"/>
        </w:numPr>
      </w:pPr>
      <w:r>
        <w:t xml:space="preserve">Химические </w:t>
      </w:r>
      <w:r w:rsidR="009661DD">
        <w:t>р</w:t>
      </w:r>
      <w:r w:rsidR="003D407A">
        <w:t>еакции</w:t>
      </w:r>
    </w:p>
    <w:p w14:paraId="5A3F500F" w14:textId="24CDCCF1" w:rsidR="0058650E" w:rsidRDefault="0058650E" w:rsidP="008C0A16">
      <w:pPr>
        <w:pStyle w:val="a3"/>
      </w:pPr>
      <w:r>
        <w:t>Вторым необходимым параметром модели фотополимеризации</w:t>
      </w:r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1"/>
      <w:r w:rsidR="00F75ED3">
        <w:t>инициатора</w:t>
      </w:r>
      <w:commentRangeEnd w:id="41"/>
      <w:r w:rsidR="00F75ED3">
        <w:rPr>
          <w:rStyle w:val="af6"/>
          <w:rFonts w:eastAsia="SimSun" w:cstheme="minorBidi"/>
          <w:color w:val="auto"/>
          <w:lang w:eastAsia="en-US"/>
        </w:rPr>
        <w:commentReference w:id="41"/>
      </w:r>
      <w:r w:rsidR="00F75ED3">
        <w:t xml:space="preserve"> и мономера</w:t>
      </w:r>
      <w:r w:rsidR="00B93AB1">
        <w:t>.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>Общая схема фотоинициирования</w:t>
      </w:r>
    </w:p>
    <w:p w14:paraId="42FED408" w14:textId="276B5C55" w:rsidR="00DA335D" w:rsidRDefault="00DA335D" w:rsidP="008C0A16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29038E">
        <w:t xml:space="preserve">Схема </w:t>
      </w:r>
      <w:r w:rsidR="0029038E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Y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6F8ED114" w:rsidR="00E67AEA" w:rsidRPr="00B431C8" w:rsidRDefault="00E67AE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2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42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6F8ED114" w:rsidR="00E67AEA" w:rsidRPr="00B431C8" w:rsidRDefault="00E67AE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3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43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2213E8">
      <w:pPr>
        <w:pStyle w:val="31"/>
      </w:pPr>
      <w:bookmarkStart w:id="44" w:name="_Hlk134744241"/>
      <w:bookmarkEnd w:id="39"/>
      <w:r>
        <w:t>Активация хинона</w:t>
      </w:r>
    </w:p>
    <w:p w14:paraId="7A0ACC48" w14:textId="241447D8" w:rsidR="00496D26" w:rsidRDefault="00DA335D" w:rsidP="008C0A16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8C0A16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E3E4E4E" w:rsidR="00E67AEA" w:rsidRPr="009D6F1E" w:rsidRDefault="00E67AEA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5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E3E4E4E" w:rsidR="00E67AEA" w:rsidRPr="009D6F1E" w:rsidRDefault="00E67AEA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6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17C2E2B4" w:rsidR="00DA335D" w:rsidRDefault="00DA335D" w:rsidP="00070CB4">
      <w:pPr>
        <w:pStyle w:val="a2"/>
      </w:pP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Y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бензофенонов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983B76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i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2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i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F6DF7F4" w:rsidR="00100834" w:rsidRDefault="00100834" w:rsidP="00070CB4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29038E">
        <w:t>(</w:t>
      </w:r>
      <w:r w:rsidR="0029038E">
        <w:rPr>
          <w:noProof/>
        </w:rPr>
        <w:t>20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E67AEA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[Q]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27751A52" w:rsidR="00100834" w:rsidRDefault="00100834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0981D72" w14:textId="0397B215" w:rsidR="009A05F8" w:rsidRPr="000534C7" w:rsidRDefault="009A05F8" w:rsidP="00070CB4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w:lastRenderedPageBreak/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070CB4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5D91AA6" w:rsidR="00100834" w:rsidRDefault="00100834" w:rsidP="00070CB4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29038E">
        <w:t>(</w:t>
      </w:r>
      <w:r w:rsidR="0029038E">
        <w:rPr>
          <w:noProof/>
        </w:rPr>
        <w:t>2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E67AEA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</m:t>
                </m:r>
                <m:r>
                  <w:rPr>
                    <w:rFonts w:ascii="Cambria Math" w:hAnsi="Cambria Math"/>
                    <w:lang w:val="en-US"/>
                  </w:rPr>
                  <m:t>[Q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8AB4F56" w:rsidR="009A05F8" w:rsidRDefault="009A05F8" w:rsidP="00E67AEA">
            <w:pPr>
              <w:pStyle w:val="a3"/>
            </w:pPr>
            <w:bookmarkStart w:id="47" w:name="_Ref16645376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bookmarkEnd w:id="47"/>
            <w:r>
              <w:t>)</w:t>
            </w:r>
          </w:p>
        </w:tc>
      </w:tr>
    </w:tbl>
    <w:p w14:paraId="7742830E" w14:textId="77777777" w:rsidR="009A05F8" w:rsidRPr="009A05F8" w:rsidRDefault="009A05F8" w:rsidP="00070CB4">
      <w:pPr>
        <w:pStyle w:val="a2"/>
        <w:rPr>
          <w:i/>
        </w:rPr>
      </w:pPr>
    </w:p>
    <w:p w14:paraId="318B487C" w14:textId="58F54AF5" w:rsidR="00100834" w:rsidRDefault="002B0EB4" w:rsidP="00070CB4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48"/>
      <w:r w:rsidR="005B5CB4">
        <w:t>монохроматичного</w:t>
      </w:r>
      <w:commentRangeEnd w:id="48"/>
      <w:r w:rsidR="00D65AD5">
        <w:rPr>
          <w:rStyle w:val="af6"/>
          <w:rFonts w:eastAsia="SimSun" w:cstheme="minorBidi"/>
          <w:color w:val="auto"/>
          <w:lang w:eastAsia="en-US"/>
        </w:rPr>
        <w:commentReference w:id="48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E67AEA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E67AEA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=f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*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*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1B03982" w:rsidR="00CF3100" w:rsidRDefault="00CF3100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2FC43F" w14:textId="5D8AA6C7" w:rsidR="004851CE" w:rsidRPr="004851CE" w:rsidRDefault="004851CE" w:rsidP="00070CB4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0534C7" w:rsidP="00070CB4">
      <w:pPr>
        <w:pStyle w:val="a2"/>
        <w:rPr>
          <w:rFonts w:eastAsia="SimSun" w:cstheme="minorBidi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="SimSun" w:cstheme="minorBidi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070CB4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070CB4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070CB4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070CB4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rPr>
          <w:iCs/>
        </w:rPr>
        <w:t>частота излучения в Гц</w:t>
      </w:r>
    </w:p>
    <w:p w14:paraId="45763664" w14:textId="64985484" w:rsidR="005B5CB4" w:rsidRPr="00657781" w:rsidRDefault="005B5CB4" w:rsidP="00070CB4">
      <w:pPr>
        <w:pStyle w:val="a2"/>
        <w:rPr>
          <w:iCs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szCs w:val="22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>
        <w:rPr>
          <w:i/>
          <w:szCs w:val="22"/>
        </w:rPr>
        <w:t xml:space="preserve"> – </w:t>
      </w:r>
      <w:r w:rsidRPr="005B5CB4">
        <w:rPr>
          <w:iCs/>
          <w:szCs w:val="22"/>
        </w:rPr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  <w:szCs w:val="22"/>
          </w:rPr>
          <m:t>6.02*</m:t>
        </m:r>
        <m:sSup>
          <m:sSupPr>
            <m:ctrlPr>
              <w:rPr>
                <w:rFonts w:ascii="Cambria Math" w:hAnsi="Cambria Math"/>
                <w:iCs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2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2"/>
              </w:rPr>
              <m:t>23</m:t>
            </m:r>
          </m:sup>
        </m:sSup>
      </m:oMath>
    </w:p>
    <w:p w14:paraId="42144FDC" w14:textId="77777777" w:rsidR="00DA335D" w:rsidRDefault="00DA335D" w:rsidP="002213E8">
      <w:pPr>
        <w:pStyle w:val="31"/>
      </w:pPr>
      <w:bookmarkStart w:id="49" w:name="_Toc136296698"/>
      <w:bookmarkEnd w:id="44"/>
      <w:r>
        <w:t>Фотовосстановление</w:t>
      </w:r>
      <w:bookmarkEnd w:id="49"/>
    </w:p>
    <w:p w14:paraId="3388F72D" w14:textId="1983DC34" w:rsidR="003D2F42" w:rsidRDefault="00DA335D" w:rsidP="008C0A16">
      <w:pPr>
        <w:pStyle w:val="a3"/>
      </w:pPr>
      <w:bookmarkStart w:id="50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51"/>
      <w:r w:rsidR="00B93AB1">
        <w:t xml:space="preserve">протона или </w:t>
      </w:r>
      <w:r>
        <w:t xml:space="preserve">водорода </w:t>
      </w:r>
      <w:commentRangeEnd w:id="51"/>
      <w:r w:rsidR="00B93AB1">
        <w:rPr>
          <w:rStyle w:val="af6"/>
          <w:rFonts w:eastAsia="SimSun" w:cstheme="minorBidi"/>
          <w:color w:val="auto"/>
          <w:lang w:eastAsia="en-US"/>
        </w:rPr>
        <w:commentReference w:id="51"/>
      </w:r>
      <w:r>
        <w:t>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х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2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2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Y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Y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i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1C97F9B3" w:rsidR="00FE49F6" w:rsidRDefault="00DA335D" w:rsidP="008C0A16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i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2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2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Y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бензохинон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8C0A16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2EA2F393">
            <wp:extent cx="6161028" cy="120161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173823" cy="120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5B2CE793" w:rsidR="00E67AEA" w:rsidRPr="00596DA9" w:rsidRDefault="00E67AE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2" w:name="_Ref134726767"/>
                            <w:bookmarkStart w:id="53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52"/>
                            <w:r>
                              <w:t>. Цепочка реакций последовательного переноса водорода</w:t>
                            </w:r>
                            <w:bookmarkEnd w:id="5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5B2CE793" w:rsidR="00E67AEA" w:rsidRPr="00596DA9" w:rsidRDefault="00E67AE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4" w:name="_Ref134726767"/>
                      <w:bookmarkStart w:id="55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54"/>
                      <w:r>
                        <w:t>. Цепочка реакций последовательного переноса водорода</w:t>
                      </w:r>
                      <w:bookmarkEnd w:id="5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56B0F73E" w:rsidR="00E63F19" w:rsidRDefault="00DA335D" w:rsidP="008C0A16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2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25E7AB6B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i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i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9038E">
        <w:t xml:space="preserve">Рисунок </w:t>
      </w:r>
      <w:r w:rsidR="0029038E">
        <w:rPr>
          <w:noProof/>
        </w:rPr>
        <w:t>3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i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E67AEA" w:rsidRPr="005756CC" w:rsidRDefault="00E67AEA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E67AEA" w:rsidRPr="005756CC" w:rsidRDefault="00E67AEA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6CE1E5DC" w:rsidR="00E67AEA" w:rsidRPr="00814C1C" w:rsidRDefault="00E67AEA" w:rsidP="005559F4">
                              <w:pPr>
                                <w:pStyle w:val="af2"/>
                              </w:pPr>
                              <w:bookmarkStart w:id="56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 w:rsidR="00CD75EB"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6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6CE1E5DC" w:rsidR="00E67AEA" w:rsidRPr="00814C1C" w:rsidRDefault="00E67AEA" w:rsidP="005559F4">
                        <w:pPr>
                          <w:pStyle w:val="af2"/>
                        </w:pPr>
                        <w:bookmarkStart w:id="57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 w:rsidR="00CD75EB"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7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1ED0906F" w:rsidR="004E010E" w:rsidRDefault="00DA335D" w:rsidP="008C0A16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2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2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983B76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48383F4C" w:rsidR="00D365B1" w:rsidRDefault="00A111DD" w:rsidP="008C0A16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58"/>
      <w:r w:rsidR="007E6D93">
        <w:t>этапах</w:t>
      </w:r>
      <w:commentRangeEnd w:id="58"/>
      <w:r>
        <w:rPr>
          <w:rStyle w:val="af6"/>
          <w:rFonts w:eastAsia="SimSun" w:cstheme="minorBidi"/>
          <w:color w:val="auto"/>
          <w:lang w:eastAsia="en-US"/>
        </w:rPr>
        <w:commentReference w:id="58"/>
      </w:r>
      <w:r w:rsidR="007E6D93">
        <w:t>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29038E">
        <w:t xml:space="preserve">Схема </w:t>
      </w:r>
      <w:r w:rsidR="0029038E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6pt;height:69pt" o:ole="">
            <v:imagedata r:id="rId20" o:title=""/>
          </v:shape>
          <o:OLEObject Type="Embed" ProgID="ChemDraw.Document.6.0" ShapeID="_x0000_i1026" DrawAspect="Content" ObjectID="_1777078820" r:id="rId21"/>
        </w:object>
      </w:r>
    </w:p>
    <w:p w14:paraId="0142561B" w14:textId="70CE6E6B" w:rsidR="002D16A1" w:rsidRPr="002D16A1" w:rsidRDefault="00D365B1" w:rsidP="00FF2C14">
      <w:pPr>
        <w:pStyle w:val="af2"/>
      </w:pPr>
      <w:bookmarkStart w:id="59" w:name="_Ref13524034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4</w:t>
      </w:r>
      <w:r w:rsidR="00674BB7">
        <w:rPr>
          <w:noProof/>
        </w:rPr>
        <w:fldChar w:fldCharType="end"/>
      </w:r>
      <w:bookmarkEnd w:id="59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5BF2B072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Y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2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i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ED50342" w:rsidR="002D16A1" w:rsidRDefault="007E6D93" w:rsidP="008C0A16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9038E">
        <w:t xml:space="preserve">Схема </w:t>
      </w:r>
      <w:r w:rsidR="0029038E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8C0A16">
      <w:pPr>
        <w:pStyle w:val="a3"/>
      </w:pPr>
      <w:r>
        <w:object w:dxaOrig="7445" w:dyaOrig="879" w14:anchorId="5A5F4EB0">
          <v:shape id="_x0000_i1027" type="#_x0000_t75" style="width:521.4pt;height:61.2pt" o:ole="">
            <v:imagedata r:id="rId22" o:title=""/>
          </v:shape>
          <o:OLEObject Type="Embed" ProgID="ChemDraw.Document.6.0" ShapeID="_x0000_i1027" DrawAspect="Content" ObjectID="_1777078821" r:id="rId23"/>
        </w:object>
      </w:r>
    </w:p>
    <w:p w14:paraId="0C354F47" w14:textId="136BCD46" w:rsidR="002D16A1" w:rsidRPr="002D16A1" w:rsidRDefault="002D16A1" w:rsidP="00FF2C14">
      <w:pPr>
        <w:pStyle w:val="af2"/>
      </w:pPr>
      <w:bookmarkStart w:id="60" w:name="_Ref16551740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5</w:t>
      </w:r>
      <w:r w:rsidR="00674BB7">
        <w:rPr>
          <w:noProof/>
        </w:rPr>
        <w:fldChar w:fldCharType="end"/>
      </w:r>
      <w:bookmarkEnd w:id="60"/>
      <w:r>
        <w:t>. Реакция тушения триплетного хинона фенолами</w:t>
      </w:r>
    </w:p>
    <w:p w14:paraId="7BFC1F3C" w14:textId="059DFBCC" w:rsidR="00E62F68" w:rsidRDefault="00AF29CC" w:rsidP="008C0A16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2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E67AEA" w:rsidRPr="00F36813" w:rsidRDefault="00E67AE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E67AEA" w:rsidRPr="00F36813" w:rsidRDefault="00E67AE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E67AEA" w:rsidRPr="00F36813" w:rsidRDefault="00E67AE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E67AEA" w:rsidRPr="00F36813" w:rsidRDefault="00E67AE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11DAFB28" w:rsidR="00E67AEA" w:rsidRPr="007848E7" w:rsidRDefault="00E67AEA" w:rsidP="005559F4">
                                        <w:pPr>
                                          <w:pStyle w:val="af2"/>
                                        </w:pPr>
                                        <w:bookmarkStart w:id="61" w:name="_Ref135206479"/>
                                        <w:bookmarkStart w:id="62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 w:rsidR="00CD75EB">
                                          <w:rPr>
                                            <w:noProof/>
                                          </w:rPr>
                                          <w:t>4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61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2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11DAFB28" w:rsidR="00E67AEA" w:rsidRPr="007848E7" w:rsidRDefault="00E67AEA" w:rsidP="005559F4">
                                  <w:pPr>
                                    <w:pStyle w:val="af2"/>
                                  </w:pPr>
                                  <w:bookmarkStart w:id="63" w:name="_Ref135206479"/>
                                  <w:bookmarkStart w:id="64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 w:rsidR="00CD75EB">
                                    <w:rPr>
                                      <w:noProof/>
                                    </w:rPr>
                                    <w:t>4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63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4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32BEBE69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674BB7">
                    <w:fldChar w:fldCharType="begin"/>
                  </w:r>
                  <w:r w:rsidR="00674BB7">
                    <w:instrText xml:space="preserve"> SEQ Рисунок \* ARABIC </w:instrText>
                  </w:r>
                  <w:r w:rsidR="00674BB7">
                    <w:fldChar w:fldCharType="separate"/>
                  </w:r>
                  <w:r w:rsidR="00CD75EB">
                    <w:rPr>
                      <w:noProof/>
                    </w:rPr>
                    <w:t>5</w:t>
                  </w:r>
                  <w:r w:rsidR="00674BB7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>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70D5BBCE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5" w:name="_Toc136296699"/>
      <w:bookmarkEnd w:id="50"/>
      <w:r>
        <w:t>Радикальные реакции</w:t>
      </w:r>
      <w:bookmarkEnd w:id="65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>Образование фенолэфира</w:t>
      </w:r>
    </w:p>
    <w:p w14:paraId="5E601BC9" w14:textId="0E62AA37" w:rsidR="00DA335D" w:rsidRPr="005F03F8" w:rsidRDefault="00DA335D" w:rsidP="008C0A16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6.8pt;height:78.6pt" o:ole="">
            <v:imagedata r:id="rId26" o:title=""/>
          </v:shape>
          <o:OLEObject Type="Embed" ProgID="ChemDraw.Document.6.0" ShapeID="_x0000_i1028" DrawAspect="Content" ObjectID="_1777078822" r:id="rId27"/>
        </w:object>
      </w:r>
    </w:p>
    <w:p w14:paraId="1ABAE0A5" w14:textId="71FE65B8" w:rsidR="00500807" w:rsidRDefault="00DA335D" w:rsidP="00F36813">
      <w:pPr>
        <w:pStyle w:val="af2"/>
      </w:pPr>
      <w:bookmarkStart w:id="66" w:name="_Ref13532925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6</w:t>
      </w:r>
      <w:r w:rsidR="00674BB7">
        <w:rPr>
          <w:noProof/>
        </w:rPr>
        <w:fldChar w:fldCharType="end"/>
      </w:r>
      <w:bookmarkEnd w:id="66"/>
      <w:r>
        <w:t>. Механизм образования фенолэфира.</w:t>
      </w:r>
    </w:p>
    <w:p w14:paraId="4280E275" w14:textId="6A991C94" w:rsidR="008C6339" w:rsidRDefault="008C6339" w:rsidP="002213E8">
      <w:pPr>
        <w:pStyle w:val="1"/>
      </w:pPr>
      <w:r>
        <w:t>Распад фенолэфира</w:t>
      </w:r>
    </w:p>
    <w:p w14:paraId="0459D2A2" w14:textId="5A34A875" w:rsidR="00182F8F" w:rsidRDefault="008C6339" w:rsidP="008C0A16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8C0A16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67"/>
      <w:r w:rsidR="00182F8F" w:rsidRPr="00513A12">
        <w:t>ди-т-бутил</w:t>
      </w:r>
      <w:commentRangeEnd w:id="67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93B3A3B" w14:textId="0A2607DE" w:rsidR="00500807" w:rsidRPr="008E4497" w:rsidRDefault="00D70E69" w:rsidP="008C0A16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9038E">
        <w:t xml:space="preserve">Схема </w:t>
      </w:r>
      <w:r w:rsidR="0029038E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8C0A16">
      <w:pPr>
        <w:pStyle w:val="a3"/>
      </w:pPr>
      <w:r>
        <w:object w:dxaOrig="8852" w:dyaOrig="1275" w14:anchorId="288AEFE9">
          <v:shape id="_x0000_i1029" type="#_x0000_t75" style="width:501.6pt;height:72.6pt" o:ole="">
            <v:imagedata r:id="rId28" o:title=""/>
          </v:shape>
          <o:OLEObject Type="Embed" ProgID="ChemDraw.Document.6.0" ShapeID="_x0000_i1029" DrawAspect="Content" ObjectID="_1777078823" r:id="rId29"/>
        </w:object>
      </w:r>
    </w:p>
    <w:p w14:paraId="5437CB0F" w14:textId="63D5CF02" w:rsidR="008C6339" w:rsidRPr="008C6339" w:rsidRDefault="00B5342D" w:rsidP="00F36813">
      <w:pPr>
        <w:pStyle w:val="af2"/>
      </w:pPr>
      <w:bookmarkStart w:id="68" w:name="_Ref16552496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7</w:t>
      </w:r>
      <w:r w:rsidR="00674BB7">
        <w:rPr>
          <w:noProof/>
        </w:rPr>
        <w:fldChar w:fldCharType="end"/>
      </w:r>
      <w:bookmarkEnd w:id="68"/>
      <w:r w:rsidRPr="008C6339">
        <w:t>.</w:t>
      </w:r>
      <w:r>
        <w:t xml:space="preserve"> Механизм распада фенолэфира</w:t>
      </w:r>
    </w:p>
    <w:p w14:paraId="70442384" w14:textId="0F68B3FE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29038E">
        <w:t xml:space="preserve">Рисунок </w:t>
      </w:r>
      <w:r w:rsidR="0029038E">
        <w:rPr>
          <w:noProof/>
        </w:rPr>
        <w:t>6</w:t>
      </w:r>
      <w:r w:rsidR="00446081">
        <w:fldChar w:fldCharType="end"/>
      </w:r>
      <w:r>
        <w:t>)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4pt;height:258.6pt" o:ole="">
            <v:imagedata r:id="rId30" o:title=""/>
          </v:shape>
          <o:OLEObject Type="Embed" ProgID="ChemDraw.Document.6.0" ShapeID="_x0000_i1030" DrawAspect="Content" ObjectID="_1777078824" r:id="rId31"/>
        </w:object>
      </w:r>
    </w:p>
    <w:p w14:paraId="7A48FE7A" w14:textId="323AD26B" w:rsidR="00E35DFB" w:rsidRDefault="00446081" w:rsidP="00446081">
      <w:pPr>
        <w:pStyle w:val="af2"/>
      </w:pPr>
      <w:bookmarkStart w:id="69" w:name="_Ref165762402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CD75EB">
        <w:rPr>
          <w:noProof/>
        </w:rPr>
        <w:t>6</w:t>
      </w:r>
      <w:r w:rsidR="00674BB7">
        <w:rPr>
          <w:noProof/>
        </w:rPr>
        <w:fldChar w:fldCharType="end"/>
      </w:r>
      <w:bookmarkEnd w:id="69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34C73EA1" w:rsidR="004016A9" w:rsidRPr="004E010E" w:rsidRDefault="00DA335D" w:rsidP="008C0A16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i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i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983B76">
            <w:rPr>
              <w:lang w:val="en-US"/>
            </w:rPr>
            <w:instrText>ADDIN</w:instrText>
          </w:r>
          <w:r w:rsidR="00983B76" w:rsidRPr="00A67B7D">
            <w:instrText xml:space="preserve"> </w:instrText>
          </w:r>
          <w:r w:rsidR="00983B76">
            <w:rPr>
              <w:lang w:val="en-US"/>
            </w:rPr>
            <w:instrText>CitaviPlaceholder</w:instrText>
          </w:r>
          <w:r w:rsidR="00983B76" w:rsidRPr="00A67B7D">
            <w:instrText>{</w:instrText>
          </w:r>
          <w:r w:rsidR="00983B76">
            <w:rPr>
              <w:lang w:val="en-US"/>
            </w:rPr>
            <w:instrText>eyIkaWQiOiIx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GlvbnMuV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yZFBsYWNla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sZGVy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IsIkVudHJpZXMiOlt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iLCIkd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ZpLkNpdG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c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X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kUGxh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o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kZXJFbnRyeS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mkiLCJJ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UyMjczZGJjLWI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YmMtNGI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Mi</w:instrText>
          </w:r>
          <w:r w:rsidR="00983B76" w:rsidRPr="00A67B7D">
            <w:instrText>04</w:instrText>
          </w:r>
          <w:r w:rsidR="00983B76">
            <w:rPr>
              <w:lang w:val="en-US"/>
            </w:rPr>
            <w:instrText>NGVmLTc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ZT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OWMzNzA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NyIsIlJhbmdlTGVuZ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oIjo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CJSZWZlcmVu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J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MyMGMy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Q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ThlNjctNGZlMS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iODRiLTBkYTZjYz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kNyIsIl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SY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eyIkaWQiOiIz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l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SY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ZS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IsIkVuZF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UiOnsiJGlkIjoiNCIsIiR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XBlIjo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YWdlTnVtYmVy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IiwiSXNGdWxseU</w:instrText>
          </w:r>
          <w:r w:rsidR="00983B76" w:rsidRPr="00A67B7D">
            <w:instrText>51</w:instrText>
          </w:r>
          <w:r w:rsidR="00983B76">
            <w:rPr>
              <w:lang w:val="en-US"/>
            </w:rPr>
            <w:instrText>bWVyaWMiOmZhbHNlLCJO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iZXJpbmdUeXBlIjowLCJO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cmFs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lzdGVtIjowfSwiTnVtYmVya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V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TnVtZXJhbFN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lb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hcnRQYWdl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UiLCIkd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UGFnZU</w:instrText>
          </w:r>
          <w:r w:rsidR="00983B76" w:rsidRPr="00A67B7D">
            <w:instrText>51</w:instrText>
          </w:r>
          <w:r w:rsidR="00983B76">
            <w:rPr>
              <w:lang w:val="en-US"/>
            </w:rPr>
            <w:instrText>bWJlci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IsIklzRnVsbHlO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cmljIjpmYWxzZSwiTnVtYmVya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V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TnVtZXJhbFN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lb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H</w:instrText>
          </w:r>
          <w:r w:rsidR="00983B76" w:rsidRPr="00A67B7D">
            <w:instrText>19</w:instrText>
          </w:r>
          <w:r w:rsidR="00983B76">
            <w:rPr>
              <w:lang w:val="en-US"/>
            </w:rPr>
            <w:instrText>LCJSZWZlcmVu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UiOnsiJGlkIjoiNiIsIiR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XBlIjo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mkuUmVmZXJlbmNl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IsIkFi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yYW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Q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tcGxleG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QWJzdHJh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T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Vy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UZXh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R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yb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owLCJBdXRo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zIjpbeyIkaWQiOiI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ZXJzb</w:instrText>
          </w:r>
          <w:r w:rsidR="00983B76" w:rsidRPr="00A67B7D">
            <w:instrText>24</w:instrText>
          </w:r>
          <w:r w:rsidR="00983B76">
            <w:rPr>
              <w:lang w:val="en-US"/>
            </w:rPr>
            <w:instrText>sIF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ZpIiwiRmly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OY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Ijoi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Jsu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JguIiwiTGFzdE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983B76" w:rsidRPr="00A67B7D">
            <w:instrText>48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MzA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PC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vcz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LCJQZXJp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s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Ew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ZXJp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s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IsIk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hbWUiOiLQmt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tdG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jQutCwINC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NC</w:instrText>
          </w:r>
          <w:r w:rsidR="00983B76" w:rsidRPr="00A67B7D">
            <w:instrText>60</w:instrText>
          </w:r>
          <w:r w:rsidR="00983B76">
            <w:rPr>
              <w:lang w:val="en-US"/>
            </w:rPr>
            <w:instrText>LDRgtCw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vQuN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LiIsIl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uYXRpb</w:instrText>
          </w:r>
          <w:r w:rsidR="00983B76" w:rsidRPr="00A67B7D">
            <w:instrText>24</w:instrText>
          </w:r>
          <w:r w:rsidR="00983B76">
            <w:rPr>
              <w:lang w:val="en-US"/>
            </w:rPr>
            <w:instrText>iOjAsIlBy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l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l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ZmFsc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UsIkNyZ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WRCe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IT</w:instrText>
          </w:r>
          <w:r w:rsidR="00983B76" w:rsidRPr="00A67B7D">
            <w:instrText>01</w:instrText>
          </w:r>
          <w:r w:rsidR="00983B76">
            <w:rPr>
              <w:lang w:val="en-US"/>
            </w:rPr>
            <w:instrText>FIiwiQ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lYXRlZ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IjoiMjAyMy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wNS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xNVQxMTozMjowOSIsIk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vZGlmaWVkQnkiOiJfS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NRSIsIklkIjoiYjRmYm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YjctMDdhNi</w:instrText>
          </w:r>
          <w:r w:rsidR="00983B76" w:rsidRPr="00A67B7D">
            <w:instrText>00</w:instrText>
          </w:r>
          <w:r w:rsidR="00983B76">
            <w:rPr>
              <w:lang w:val="en-US"/>
            </w:rPr>
            <w:instrText>NDZlLWFjNmItYzk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JiNWM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NmFjIiwiT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kaWZpZWRPb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wMjMtMDUtMTVUMTE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z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DkiLCJQc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qZW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yZWYiOiI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n</w:instrText>
          </w:r>
          <w:r w:rsidR="00983B76" w:rsidRPr="00A67B7D">
            <w:instrText>19</w:instrText>
          </w:r>
          <w:r w:rsidR="00983B76">
            <w:rPr>
              <w:lang w:val="en-US"/>
            </w:rPr>
            <w:instrText>LCJQdWJsaXNoZXJzIjpbXSwiUXVvdG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lJhdGluZ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UmVmZXJlbmNlV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kpvdXJuYWxBcnRp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lIiwiU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hvcnRUaXRsZVVwZG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V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jAsIl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RpY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k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yIwNTIzMDdjYy</w:instrText>
          </w:r>
          <w:r w:rsidR="00983B76" w:rsidRPr="00A67B7D">
            <w:instrText>02</w:instrText>
          </w:r>
          <w:r w:rsidR="00983B76">
            <w:rPr>
              <w:lang w:val="en-US"/>
            </w:rPr>
            <w:instrText>NDgwLTQ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MGQtYWNhYy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iMTE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TkwMzNi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IiXSwiVGFibGVPZkNvbnRlbnRzQ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tcGxleG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VGFibGVPZkNvbnRlbnRzU</w:instrText>
          </w:r>
          <w:r w:rsidR="00983B76" w:rsidRPr="00A67B7D">
            <w:instrText>291</w:instrText>
          </w:r>
          <w:r w:rsidR="00983B76">
            <w:rPr>
              <w:lang w:val="en-US"/>
            </w:rPr>
            <w:instrText>cmNlVG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dEZvcm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hd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VGFza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iOltdLCJUcmFuc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hd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y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lZvbHVt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MwIiwiWWVhc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E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ODkiLCJZZWFyUmVz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ZWQiOiIxOTg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IiwiQ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lYXRlZEJ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IjoiX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hPTUUiLCJDcmVhdGVkT</w:instrText>
          </w:r>
          <w:r w:rsidR="00983B76" w:rsidRPr="00A67B7D">
            <w:instrText>24</w:instrText>
          </w:r>
          <w:r w:rsidR="00983B76">
            <w:rPr>
              <w:lang w:val="en-US"/>
            </w:rPr>
            <w:instrText>iOiIyMDIzLTA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TE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VDExOjMxOj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IiwiT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kaWZpZWRCe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IT</w:instrText>
          </w:r>
          <w:r w:rsidR="00983B76" w:rsidRPr="00A67B7D">
            <w:instrText>01</w:instrText>
          </w:r>
          <w:r w:rsidR="00983B76">
            <w:rPr>
              <w:lang w:val="en-US"/>
            </w:rPr>
            <w:instrText>FIiwiSWQiOiIzMjBjMmNkNC</w:instrText>
          </w:r>
          <w:r w:rsidR="00983B76" w:rsidRPr="00A67B7D">
            <w:instrText>04</w:instrText>
          </w:r>
          <w:r w:rsidR="00983B76">
            <w:rPr>
              <w:lang w:val="en-US"/>
            </w:rPr>
            <w:instrText>ZT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LTRmZTEtYjg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i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wZGE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M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zdlZDciLCJN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ZmllZ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IjoiMjAyN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wNS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xMlQyMzo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NjowNiIsIlBy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pl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iOnsiJHJlZ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gifX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sIlVzZU</w:instrText>
          </w:r>
          <w:r w:rsidR="00983B76" w:rsidRPr="00A67B7D">
            <w:instrText>51</w:instrText>
          </w:r>
          <w:r w:rsidR="00983B76">
            <w:rPr>
              <w:lang w:val="en-US"/>
            </w:rPr>
            <w:instrText>bWJlcmluZ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VPZlBhcmVudERv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VtZW</w:instrText>
          </w:r>
          <w:r w:rsidR="00983B76" w:rsidRPr="00A67B7D">
            <w:instrText>50</w:instrText>
          </w:r>
          <w:r w:rsidR="00983B76">
            <w:rPr>
              <w:lang w:val="en-US"/>
            </w:rPr>
            <w:instrText>IjpmYWxzZX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dLCJG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tYXR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WRUZXh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ExIiwiQ</w:instrText>
          </w:r>
          <w:r w:rsidR="00983B76" w:rsidRPr="00A67B7D">
            <w:instrText>291</w:instrText>
          </w:r>
          <w:r w:rsidR="00983B76">
            <w:rPr>
              <w:lang w:val="en-US"/>
            </w:rPr>
            <w:instrText>bnQiOjEsIlRleHRVbm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siJGlkIjoiMTIiLCJGb</w:instrText>
          </w:r>
          <w:r w:rsidR="00983B76" w:rsidRPr="00A67B7D">
            <w:instrText>250</w:instrText>
          </w:r>
          <w:r w:rsidR="00983B76">
            <w:rPr>
              <w:lang w:val="en-US"/>
            </w:rPr>
            <w:instrText>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bGUiOnsiJGlkIjoiMTMiLCJOZXV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cmFsIjp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cnVlfSwiUmVhZGluZ</w:instrText>
          </w:r>
          <w:r w:rsidR="00983B76" w:rsidRPr="00A67B7D">
            <w:instrText>09</w:instrText>
          </w:r>
          <w:r w:rsidR="00983B76">
            <w:rPr>
              <w:lang w:val="en-US"/>
            </w:rPr>
            <w:instrText>yZGVyIjoxLCJUZXh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oiWzM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XSJ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XX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sIlRhZ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VBsYWNla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sZGVyI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YmRmYjExLTIzMzUtNDEzMy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hNzJlLThmOGQ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ODljN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Y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iIsIlRleHQiOiJbMzddIiwiV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VmVyc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vb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YuMTUuMi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wIn</w:instrText>
          </w:r>
          <w:r w:rsidR="00983B76" w:rsidRPr="00A67B7D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29038E">
        <w:t xml:space="preserve">Схема </w:t>
      </w:r>
      <w:r w:rsidR="0029038E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Y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0"/>
      <w:r w:rsidR="008E4497" w:rsidRPr="00513A12">
        <w:t>для 2,5-дихлоргидрохинона</w:t>
      </w:r>
      <w:commentRangeEnd w:id="70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0"/>
      </w:r>
      <w:r w:rsidR="008E4497" w:rsidRPr="00513A12">
        <w:t>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2pt;height:60.6pt" o:ole="">
            <v:imagedata r:id="rId32" o:title=""/>
          </v:shape>
          <o:OLEObject Type="Embed" ProgID="ChemDraw.Document.6.0" ShapeID="_x0000_i1031" DrawAspect="Content" ObjectID="_1777078825" r:id="rId33"/>
        </w:object>
      </w:r>
    </w:p>
    <w:p w14:paraId="1E0DD42F" w14:textId="7858DCAA" w:rsidR="004016A9" w:rsidRDefault="004016A9" w:rsidP="00513A12">
      <w:pPr>
        <w:pStyle w:val="af2"/>
      </w:pPr>
      <w:bookmarkStart w:id="71" w:name="_Ref135206354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8</w:t>
      </w:r>
      <w:r w:rsidR="00674BB7">
        <w:rPr>
          <w:noProof/>
        </w:rPr>
        <w:fldChar w:fldCharType="end"/>
      </w:r>
      <w:bookmarkEnd w:id="71"/>
      <w:r>
        <w:t>. Фотовосстановление хинонов в присутствии пирокатехинов.</w:t>
      </w:r>
    </w:p>
    <w:p w14:paraId="010CD34A" w14:textId="79279219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9038E" w:rsidRPr="003D089E">
        <w:t xml:space="preserve">Таблица </w:t>
      </w:r>
      <w:r w:rsidR="0029038E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24969ABB" w:rsidR="00E67AEA" w:rsidRPr="003D089E" w:rsidRDefault="00E67AEA" w:rsidP="005559F4">
                            <w:pPr>
                              <w:pStyle w:val="af2"/>
                            </w:pPr>
                            <w:bookmarkStart w:id="72" w:name="_Ref135124116"/>
                            <w:bookmarkStart w:id="73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 w:rsidR="008B2FB8"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72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24969ABB" w:rsidR="00E67AEA" w:rsidRPr="003D089E" w:rsidRDefault="00E67AEA" w:rsidP="005559F4">
                      <w:pPr>
                        <w:pStyle w:val="af2"/>
                      </w:pPr>
                      <w:bookmarkStart w:id="74" w:name="_Ref135124116"/>
                      <w:bookmarkStart w:id="75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 w:rsidR="008B2FB8"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74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75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Бенз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 — пропанол</w:t>
            </w:r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ур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Хлоранил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итамин Кз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Люмифлавин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метиламильных</w:t>
      </w:r>
      <w:r w:rsidR="00512293" w:rsidRPr="00E303DB">
        <w:t xml:space="preserve"> радикалов</w:t>
      </w:r>
    </w:p>
    <w:p w14:paraId="44CCE471" w14:textId="6865F124" w:rsidR="0018078D" w:rsidRPr="00EE6ED7" w:rsidRDefault="0018078D" w:rsidP="008C0A16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76"/>
      <w:r>
        <w:t>радикалы</w:t>
      </w:r>
      <w:commentRangeEnd w:id="76"/>
      <w:r w:rsidR="00E67AEA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i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>, образующихся при фотополимеризации, так как частицы очень реакционно способны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8C0A16">
      <w:pPr>
        <w:pStyle w:val="a3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AED873A" w:rsidR="0018078D" w:rsidRPr="0018078D" w:rsidRDefault="0018078D" w:rsidP="0018078D">
      <w:pPr>
        <w:pStyle w:val="af2"/>
      </w:pPr>
      <w:bookmarkStart w:id="77" w:name="_Ref16576694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9</w:t>
      </w:r>
      <w:r w:rsidR="00674BB7">
        <w:rPr>
          <w:noProof/>
        </w:rPr>
        <w:fldChar w:fldCharType="end"/>
      </w:r>
      <w:bookmarkEnd w:id="77"/>
      <w:r>
        <w:t>. Реакции "гибели" метиламильных радикалов</w:t>
      </w:r>
    </w:p>
    <w:p w14:paraId="4A5D3B7C" w14:textId="34EAFE3B" w:rsidR="00F869F6" w:rsidRDefault="00DA335D" w:rsidP="002213E8">
      <w:pPr>
        <w:pStyle w:val="31"/>
      </w:pPr>
      <w:bookmarkStart w:id="78" w:name="_Toc136296701"/>
      <w:r>
        <w:t>Фото</w:t>
      </w:r>
      <w:bookmarkEnd w:id="78"/>
      <w:r w:rsidR="00F869F6">
        <w:t>декарбонилирование</w:t>
      </w:r>
    </w:p>
    <w:p w14:paraId="583E3FE7" w14:textId="54840EF4" w:rsidR="00DA335D" w:rsidRPr="00A91A40" w:rsidRDefault="00DA335D" w:rsidP="008C0A1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</w:t>
      </w:r>
      <w:r w:rsidR="00A91A40">
        <w:lastRenderedPageBreak/>
        <w:t xml:space="preserve">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Y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2pt;height:261.6pt" o:ole="">
            <v:imagedata r:id="rId35" o:title=""/>
          </v:shape>
          <o:OLEObject Type="Embed" ProgID="ChemDraw.Document.6.0" ShapeID="_x0000_i1032" DrawAspect="Content" ObjectID="_1777078826" r:id="rId36"/>
        </w:object>
      </w:r>
    </w:p>
    <w:p w14:paraId="452419C5" w14:textId="69707BB4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79" w:name="_Ref13499650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0</w:t>
      </w:r>
      <w:r w:rsidR="00674BB7">
        <w:rPr>
          <w:noProof/>
        </w:rPr>
        <w:fldChar w:fldCharType="end"/>
      </w:r>
      <w:bookmarkEnd w:id="79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0"/>
      <w:r>
        <w:t>Потенциальные</w:t>
      </w:r>
      <w:commentRangeEnd w:id="80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0"/>
      </w:r>
      <w:r>
        <w:t xml:space="preserve"> реакции </w:t>
      </w:r>
      <w:commentRangeStart w:id="81"/>
      <w:r>
        <w:t>ингибирования</w:t>
      </w:r>
      <w:commentRangeEnd w:id="81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1"/>
      </w:r>
    </w:p>
    <w:p w14:paraId="7BC0F7B1" w14:textId="1EACECE2" w:rsidR="002213E8" w:rsidRDefault="002213E8" w:rsidP="008C0A16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r>
        <w:t>оксифеноксильными</w:t>
      </w:r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983B76">
            <w:rPr>
              <w:lang w:val="en-US"/>
            </w:rPr>
            <w:instrText>ADDIN</w:instrText>
          </w:r>
          <w:r w:rsidR="00983B76" w:rsidRPr="00A67B7D">
            <w:instrText xml:space="preserve"> </w:instrText>
          </w:r>
          <w:r w:rsidR="00983B76">
            <w:rPr>
              <w:lang w:val="en-US"/>
            </w:rPr>
            <w:instrText>CitaviPlaceholder</w:instrText>
          </w:r>
          <w:r w:rsidR="00983B76" w:rsidRPr="00A67B7D">
            <w:instrText>{</w:instrText>
          </w:r>
          <w:r w:rsidR="00983B76">
            <w:rPr>
              <w:lang w:val="en-US"/>
            </w:rPr>
            <w:instrText>eyIkaWQiOiIx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GlvbnMuV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yZFBsYWNla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sZGVy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IsIkVudHJpZXMiOlt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iLCIkd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ZpLkNpdG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c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X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kUGxh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o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kZXJFbnRyeS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mkiLCJJ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mZhZjMxYWNmLWRlNGEtNDY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Yi</w:instrText>
          </w:r>
          <w:r w:rsidR="00983B76" w:rsidRPr="00A67B7D">
            <w:instrText>05</w:instrText>
          </w:r>
          <w:r w:rsidR="00983B76">
            <w:rPr>
              <w:lang w:val="en-US"/>
            </w:rPr>
            <w:instrText>NDYzLW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m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ZjNmNDI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NCIsIlJhbmdlTGVuZ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oIjo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CJSZWZlcmVu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J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mVkNTUwYzcxLTRjNTUtNDQ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MC</w:instrText>
          </w:r>
          <w:r w:rsidR="00983B76" w:rsidRPr="00A67B7D">
            <w:instrText>04</w:instrText>
          </w:r>
          <w:r w:rsidR="00983B76">
            <w:rPr>
              <w:lang w:val="en-US"/>
            </w:rPr>
            <w:instrText>YjI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WFmMmNhMzg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zAyMyIsIl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SY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eyIkaWQiOiIz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l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SY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ZS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IsIkVuZFBhZ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UiOnsiJGlkIjoiNCIsIiR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XBlIjo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YWdlTnVtYmVy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IiwiSXNGdWxseU</w:instrText>
          </w:r>
          <w:r w:rsidR="00983B76" w:rsidRPr="00A67B7D">
            <w:instrText>51</w:instrText>
          </w:r>
          <w:r w:rsidR="00983B76">
            <w:rPr>
              <w:lang w:val="en-US"/>
            </w:rPr>
            <w:instrText>bWVyaWMiOmZhbHNlLCJO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iZXJpbmdUeXBlIjowLCJO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cmFs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lzdGVtIjowfSwiTnVtYmVya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V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TnVtZXJhbFN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lb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hcnRQYWdl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UiLCIkd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UGFnZU</w:instrText>
          </w:r>
          <w:r w:rsidR="00983B76" w:rsidRPr="00A67B7D">
            <w:instrText>51</w:instrText>
          </w:r>
          <w:r w:rsidR="00983B76">
            <w:rPr>
              <w:lang w:val="en-US"/>
            </w:rPr>
            <w:instrText>bWJlci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IsIklzRnVsbHlO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cmljIjpmYWxzZSwiTnVtYmVya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V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TnVtZXJhbFN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lb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H</w:instrText>
          </w:r>
          <w:r w:rsidR="00983B76" w:rsidRPr="00A67B7D">
            <w:instrText>19</w:instrText>
          </w:r>
          <w:r w:rsidR="00983B76">
            <w:rPr>
              <w:lang w:val="en-US"/>
            </w:rPr>
            <w:instrText>LCJSZWZlcmVu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UiOnsiJGlkIjoiNiIsIiR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XBlIjo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mkuUmVmZXJlbmNl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IsIkFi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yYW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Q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tcGxleG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e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QWJzdHJh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T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Vy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UZXh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R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yb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owLCJBdXRo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zIjpbeyIkaWQiOiI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ZXJzb</w:instrText>
          </w:r>
          <w:r w:rsidR="00983B76" w:rsidRPr="00A67B7D">
            <w:instrText>24</w:instrText>
          </w:r>
          <w:r w:rsidR="00983B76">
            <w:rPr>
              <w:lang w:val="en-US"/>
            </w:rPr>
            <w:instrText>sIF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ZpIiwiRmly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OY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Ijoi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J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u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K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uIiwiTGFzdE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hbWUiOiLQqNGD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jR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stCwIiwiUHJvdGVjdGVkIjpmYWxzZSwiU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jowLCJDcmVhdGVkQnkiOiJfS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NRSIsIkNyZ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WRPb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wMjMtMDUtMTVUMTA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zM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jgiLCJN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ZmllZEJ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IjoiX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hPTUUiLCJJ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mU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NzRiZWU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T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MjQtNDgwYS</w:instrText>
          </w:r>
          <w:r w:rsidR="00983B76" w:rsidRPr="00A67B7D">
            <w:instrText>05</w:instrText>
          </w:r>
          <w:r w:rsidR="00983B76">
            <w:rPr>
              <w:lang w:val="en-US"/>
            </w:rPr>
            <w:instrText>MmZkLTFhNWRjMTg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M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EzYiIsIk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vZGlmaWVkT</w:instrText>
          </w:r>
          <w:r w:rsidR="00983B76" w:rsidRPr="00A67B7D">
            <w:instrText>24</w:instrText>
          </w:r>
          <w:r w:rsidR="00983B76">
            <w:rPr>
              <w:lang w:val="en-US"/>
            </w:rPr>
            <w:instrText>iOiIyMDIzLTA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TE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VDEwOjMzOjM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IiwiUHJvamVjd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eyIkaWQiOiI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c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qZW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J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fSx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kiLCIkd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N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XNzQWNhZGVtaWMu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ZpLlBlcnNvbiwg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dp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NB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kZ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Y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DaXRhdmkiLCJGaXJzdE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hbWUiOiLQoS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kC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LCJMYX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TmFt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tC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XRgdC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utC</w:instrText>
          </w:r>
          <w:r w:rsidR="00983B76" w:rsidRPr="00A67B7D">
            <w:instrText>+0</w:instrText>
          </w:r>
          <w:r w:rsidR="00983B76">
            <w:rPr>
              <w:lang w:val="en-US"/>
            </w:rPr>
            <w:instrText>LIiLCJQcm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ZW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WQiOmZhbHNlLCJTZXgiOjAsIkNyZ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WRCe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IT</w:instrText>
          </w:r>
          <w:r w:rsidR="00983B76" w:rsidRPr="00A67B7D">
            <w:instrText>01</w:instrText>
          </w:r>
          <w:r w:rsidR="00983B76">
            <w:rPr>
              <w:lang w:val="en-US"/>
            </w:rPr>
            <w:instrText>FIiwiQ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lYXRlZ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IjoiMjAyMy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wNS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xNVQxMDozMzoyOCIsIk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vZGlmaWVkQnkiOiJfS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NRSIsIklkIjoiZjMzNzg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NzgtZGY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MS</w:instrText>
          </w:r>
          <w:r w:rsidR="00983B76" w:rsidRPr="00A67B7D">
            <w:instrText>00</w:instrText>
          </w:r>
          <w:r w:rsidR="00983B76">
            <w:rPr>
              <w:lang w:val="en-US"/>
            </w:rPr>
            <w:instrText>ZTczLWIwYzItNjA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Mjg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OWExMWMxIiwiT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kaWZpZWRPb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wMjMtMDUtMTVUMTA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zM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zYiLCJQc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qZWN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yZWYiOiI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n</w:instrText>
          </w:r>
          <w:r w:rsidR="00983B76" w:rsidRPr="00A67B7D">
            <w:instrText>19</w:instrText>
          </w:r>
          <w:r w:rsidR="00983B76">
            <w:rPr>
              <w:lang w:val="en-US"/>
            </w:rPr>
            <w:instrText>XSwi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Rpb</w:instrText>
          </w:r>
          <w:r w:rsidR="00983B76" w:rsidRPr="00A67B7D">
            <w:instrText>25</w:instrText>
          </w:r>
          <w:r w:rsidR="00983B76">
            <w:rPr>
              <w:lang w:val="en-US"/>
            </w:rPr>
            <w:instrText>LZXlVcGRhdGVUeXBlIjowLCJD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sYWJvcm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zIjpbXSwiRWRpd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y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kV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YWx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YXRpb</w:instrText>
          </w:r>
          <w:r w:rsidR="00983B76" w:rsidRPr="00A67B7D">
            <w:instrText>25</w:instrText>
          </w:r>
          <w:r w:rsidR="00983B76">
            <w:rPr>
              <w:lang w:val="en-US"/>
            </w:rPr>
            <w:instrText>Db</w:instrText>
          </w:r>
          <w:r w:rsidR="00983B76" w:rsidRPr="00A67B7D">
            <w:instrText>21</w:instrText>
          </w:r>
          <w:r w:rsidR="00983B76">
            <w:rPr>
              <w:lang w:val="en-US"/>
            </w:rPr>
            <w:instrText>wbG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aX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IjowLCJFdmFsd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U</w:instrText>
          </w:r>
          <w:r w:rsidR="00983B76" w:rsidRPr="00A67B7D">
            <w:instrText>291</w:instrText>
          </w:r>
          <w:r w:rsidR="00983B76">
            <w:rPr>
              <w:lang w:val="en-US"/>
            </w:rPr>
            <w:instrText>cmNlVG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dEZvcm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hd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R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vdXBzIjpbXSwiSGFzTGFiZWwxIjp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cnVlLCJIYXNMYWJlbDIiOmZhbHNlLCJLZXl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k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kxv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k</w:instrText>
          </w:r>
          <w:r w:rsidR="00983B76" w:rsidRPr="00A67B7D">
            <w:instrText>51</w:instrText>
          </w:r>
          <w:r w:rsidR="00983B76">
            <w:rPr>
              <w:lang w:val="en-US"/>
            </w:rPr>
            <w:instrText>bWJlc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EyIiwiT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nY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pem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k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aGVy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ud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sdmVkIjpbXSwiUGFnZVJhbmdlIjoiPHNwPlxyXG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gIDxuPjIxMzU</w:instrText>
          </w:r>
          <w:r w:rsidR="00983B76" w:rsidRPr="00A67B7D">
            <w:instrText>8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24+</w:instrText>
          </w:r>
          <w:r w:rsidR="00983B76">
            <w:rPr>
              <w:lang w:val="en-US"/>
            </w:rPr>
            <w:instrText>XHJcbiAgPGluPnRydWU</w:instrText>
          </w:r>
          <w:r w:rsidR="00983B76" w:rsidRPr="00A67B7D">
            <w:instrText>8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uPlxyXG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gIDxvcz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yMTM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C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vcz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clxuICA</w:instrText>
          </w:r>
          <w:r w:rsidR="00983B76" w:rsidRPr="00A67B7D">
            <w:instrText>8</w:instrText>
          </w:r>
          <w:r w:rsidR="00983B76">
            <w:rPr>
              <w:lang w:val="en-US"/>
            </w:rPr>
            <w:instrText>cHM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MjEzNTwvcHM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XHJcbjwvc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A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XHJcbjxlcD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clxuICA</w:instrText>
          </w:r>
          <w:r w:rsidR="00983B76" w:rsidRPr="00A67B7D">
            <w:instrText>8</w:instrText>
          </w:r>
          <w:r w:rsidR="00983B76">
            <w:rPr>
              <w:lang w:val="en-US"/>
            </w:rPr>
            <w:instrText>bj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yMTQ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C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PlxyXG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gIDxpbj</w:instrText>
          </w:r>
          <w:r w:rsidR="00983B76" w:rsidRPr="00A67B7D">
            <w:instrText>50</w:instrText>
          </w:r>
          <w:r w:rsidR="00983B76">
            <w:rPr>
              <w:lang w:val="en-US"/>
            </w:rPr>
            <w:instrText>cnVlPC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pbj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clxuICA</w:instrText>
          </w:r>
          <w:r w:rsidR="00983B76" w:rsidRPr="00A67B7D">
            <w:instrText>8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MjE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NTwv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XHJcbiAgPHBzPjIxNDU</w:instrText>
          </w:r>
          <w:r w:rsidR="00983B76" w:rsidRPr="00A67B7D">
            <w:instrText>8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BzPlxyXG</w:instrText>
          </w:r>
          <w:r w:rsidR="00983B76" w:rsidRPr="00A67B7D">
            <w:instrText>48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wPlxyXG</w:instrText>
          </w:r>
          <w:r w:rsidR="00983B76" w:rsidRPr="00A67B7D">
            <w:instrText>48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</w:instrText>
          </w:r>
          <w:r w:rsidR="00983B76" w:rsidRPr="00A67B7D">
            <w:instrText>+</w:instrText>
          </w:r>
          <w:r w:rsidR="00983B76">
            <w:rPr>
              <w:lang w:val="en-US"/>
            </w:rPr>
            <w:instrText>MjEzNS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MTQ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PC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vcz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LCJQZXJp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sIjp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IiRp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EwIiwiJH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QZXJp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FsLCBTd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z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FjYWRlbWljLkNpdGF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aSIsIk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hbWUiOiLQktG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HQvtC</w:instrText>
          </w:r>
          <w:r w:rsidR="00983B76" w:rsidRPr="00A67B7D">
            <w:instrText>6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vNC</w:instrText>
          </w:r>
          <w:r w:rsidR="00983B76" w:rsidRPr="00A67B7D">
            <w:instrText>+0</w:instrText>
          </w:r>
          <w:r w:rsidR="00983B76">
            <w:rPr>
              <w:lang w:val="en-US"/>
            </w:rPr>
            <w:instrText>LvQtdC</w:instrText>
          </w:r>
          <w:r w:rsidR="00983B76" w:rsidRPr="00A67B7D">
            <w:instrText>60</w:instrText>
          </w:r>
          <w:r w:rsidR="00983B76">
            <w:rPr>
              <w:lang w:val="en-US"/>
            </w:rPr>
            <w:instrText>YPQu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GP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DQvdG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Ug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HQvtC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LTQuNC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LXQvdC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fSwiUHVibGlzaGVy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lF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hdGlvbnMiOltdLCJSYXRpbmciOjAsIlJlZmVyZ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jZV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cGUiOiJK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VybmFsQXJ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aWNsZSIsIlNo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VG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bGUiOiLQqNGD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jR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stCwLCDQp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YHQvdC</w:instrText>
          </w:r>
          <w:r w:rsidR="00983B76" w:rsidRPr="00A67B7D">
            <w:instrText>+0</w:instrText>
          </w:r>
          <w:r w:rsidR="00983B76">
            <w:rPr>
              <w:lang w:val="en-US"/>
            </w:rPr>
            <w:instrText>LrQvtCyIDIwMDkg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oCTINCY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s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HQuNGA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stCw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uNC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INC</w:instrText>
          </w:r>
          <w:r w:rsidR="00983B76" w:rsidRPr="00A67B7D">
            <w:instrText>/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u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zQtdGA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jQt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w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bQuNC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INC</w:instrText>
          </w:r>
          <w:r w:rsidR="00983B76" w:rsidRPr="00A67B7D">
            <w:instrText>80</w:instrText>
          </w:r>
          <w:r w:rsidR="00983B76">
            <w:rPr>
              <w:lang w:val="en-US"/>
            </w:rPr>
            <w:instrText>LXRgt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vQvNC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YLQsNC</w:instrText>
          </w:r>
          <w:r w:rsidR="00983B76" w:rsidRPr="00A67B7D">
            <w:instrText>60</w:instrText>
          </w:r>
          <w:r w:rsidR="00983B76">
            <w:rPr>
              <w:lang w:val="en-US"/>
            </w:rPr>
            <w:instrText>YDQuNC</w:instrText>
          </w:r>
          <w:r w:rsidR="00983B76" w:rsidRPr="00A67B7D">
            <w:instrText>70</w:instrText>
          </w:r>
          <w:r w:rsidR="00983B76">
            <w:rPr>
              <w:lang w:val="en-US"/>
            </w:rPr>
            <w:instrText>LDRgtCwINGB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jRgdG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XQvNC</w:instrText>
          </w:r>
          <w:r w:rsidR="00983B76" w:rsidRPr="00A67B7D">
            <w:instrText>+0</w:instrText>
          </w:r>
          <w:r w:rsidR="00983B76">
            <w:rPr>
              <w:lang w:val="en-US"/>
            </w:rPr>
            <w:instrText>Lkg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RgNG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t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HQtdC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LfQvtG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jQvdC</w:instrText>
          </w:r>
          <w:r w:rsidR="00983B76" w:rsidRPr="00A67B7D">
            <w:instrText>+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t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DQvN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LCJTa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ydFRpdGxlVXBkYXRlVHlw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CwiU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RhdGljSWRzIjpbIjcxZGQxOWNkLTA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OGUtNGY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YS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hODlmLWUzOTVlMmJmOWFlYyJdLCJUYWJsZU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mQ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udGVudHNDb</w:instrText>
          </w:r>
          <w:r w:rsidR="00983B76" w:rsidRPr="00A67B7D">
            <w:instrText>21</w:instrText>
          </w:r>
          <w:r w:rsidR="00983B76">
            <w:rPr>
              <w:lang w:val="en-US"/>
            </w:rPr>
            <w:instrText>wbG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aXR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IjowLCJUYWJsZU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mQ</w:instrText>
          </w:r>
          <w:r w:rsidR="00983B76" w:rsidRPr="00A67B7D">
            <w:instrText>29</w:instrText>
          </w:r>
          <w:r w:rsidR="00983B76">
            <w:rPr>
              <w:lang w:val="en-US"/>
            </w:rPr>
            <w:instrText>udGVudHNT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Vy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UZXh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R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yb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jowLCJUYXNrcy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W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sIlRpdGxlIjoi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JjQvdCz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jQsd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YDQvtCy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DQvd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Ug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/</w:instrText>
          </w:r>
          <w:r w:rsidR="00983B76">
            <w:rPr>
              <w:lang w:val="en-US"/>
            </w:rPr>
            <w:instrText>QvtC</w:instrText>
          </w:r>
          <w:r w:rsidR="00983B76" w:rsidRPr="00A67B7D">
            <w:instrText>70</w:instrText>
          </w:r>
          <w:r w:rsidR="00983B76">
            <w:rPr>
              <w:lang w:val="en-US"/>
            </w:rPr>
            <w:instrText>LjQvNC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YDQuNC</w:instrText>
          </w:r>
          <w:r w:rsidR="00983B76" w:rsidRPr="00A67B7D">
            <w:instrText>30</w:instrText>
          </w:r>
          <w:r w:rsidR="00983B76">
            <w:rPr>
              <w:lang w:val="en-US"/>
            </w:rPr>
            <w:instrText>LDRht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gg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zQtdG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jQu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80</w:instrText>
          </w:r>
          <w:r w:rsidR="00983B76">
            <w:rPr>
              <w:lang w:val="en-US"/>
            </w:rPr>
            <w:instrText>LXRgtCw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rRgNC</w:instrText>
          </w:r>
          <w:r w:rsidR="00983B76" w:rsidRPr="00A67B7D">
            <w:instrText>40</w:instrText>
          </w:r>
          <w:r w:rsidR="00983B76">
            <w:rPr>
              <w:lang w:val="en-US"/>
            </w:rPr>
            <w:instrText>LvQsNGC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Ag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HQuNGB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LQtdC</w:instrText>
          </w:r>
          <w:r w:rsidR="00983B76" w:rsidRPr="00A67B7D">
            <w:instrText>8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uSDQvtGA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LQvi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sdC</w:instrText>
          </w:r>
          <w:r w:rsidR="00983B76" w:rsidRPr="00A67B7D">
            <w:instrText>1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t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C</w:instrText>
          </w:r>
          <w:r w:rsidR="00983B76" w:rsidRPr="00A67B7D">
            <w:instrText>+0</w:instrText>
          </w:r>
          <w:r w:rsidR="00983B76">
            <w:rPr>
              <w:lang w:val="en-US"/>
            </w:rPr>
            <w:instrText>YXQuNC</w:instrText>
          </w:r>
          <w:r w:rsidR="00983B76" w:rsidRPr="00A67B7D">
            <w:instrText>90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7</w:instrText>
          </w:r>
          <w:r w:rsidR="00983B76">
            <w:rPr>
              <w:lang w:val="en-US"/>
            </w:rPr>
            <w:instrText>QvS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QsNC</w:instrText>
          </w:r>
          <w:r w:rsidR="00983B76" w:rsidRPr="00A67B7D">
            <w:instrText>80</w:instrText>
          </w:r>
          <w:r w:rsidR="00983B76">
            <w:rPr>
              <w:lang w:val="en-US"/>
            </w:rPr>
            <w:instrText>LjQvSIsIlRyY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zbG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zIjpbXSwiVm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s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IjoiNTEiLCJZZWFyIjoiMjAwOSIsIlllYXJSZXNvbHZl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wMDkiLCJDcmVhdGVkQnkiOiJfSE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NRSIsIkNyZWF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ZWRPbi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jIwMjMtMDUtMTVUMTA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zA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zQiLCJN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RpZmllZEJ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IjoiX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hPTUUiLCJJZ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mVkNTUwYzcxLTRjNTUtNDQ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MC</w:instrText>
          </w:r>
          <w:r w:rsidR="00983B76" w:rsidRPr="00A67B7D">
            <w:instrText>04</w:instrText>
          </w:r>
          <w:r w:rsidR="00983B76">
            <w:rPr>
              <w:lang w:val="en-US"/>
            </w:rPr>
            <w:instrText>YjI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WFmMmNhMzg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MzAyMyIsIk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vZGlmaWVkT</w:instrText>
          </w:r>
          <w:r w:rsidR="00983B76" w:rsidRPr="00A67B7D">
            <w:instrText>24</w:instrText>
          </w:r>
          <w:r w:rsidR="00983B76">
            <w:rPr>
              <w:lang w:val="en-US"/>
            </w:rPr>
            <w:instrText>iOiIyMDI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LTA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TEyVDIzOjU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OjA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IiwiUHJvamVjd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eyIkcmVmIjoiOCJ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fSwiVXNlTnVtYmVya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VHlwZU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mUGFyZW</w:instrText>
          </w:r>
          <w:r w:rsidR="00983B76" w:rsidRPr="00A67B7D">
            <w:instrText>50</w:instrText>
          </w:r>
          <w:r w:rsidR="00983B76">
            <w:rPr>
              <w:lang w:val="en-US"/>
            </w:rPr>
            <w:instrText>RG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jdW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lbnQiOmZhbHNlfV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sIkZvcm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hdHRlZFRleHQiOnsiJGlkIjoiMTEiLCJDb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Vud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MSwiVG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dFVuaXRzIjpbeyIkaWQiOiIxMiIsIkZvbnRTdHlsZS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eyIkaWQiOiIxMyIsIk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ldXRyYWwiOnRydWV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LCJSZWFkaW</w:instrText>
          </w:r>
          <w:r w:rsidR="00983B76" w:rsidRPr="00A67B7D">
            <w:instrText>5</w:instrText>
          </w:r>
          <w:r w:rsidR="00983B76">
            <w:rPr>
              <w:lang w:val="en-US"/>
            </w:rPr>
            <w:instrText>nT</w:instrText>
          </w:r>
          <w:r w:rsidR="00983B76" w:rsidRPr="00A67B7D">
            <w:instrText>3</w:instrText>
          </w:r>
          <w:r w:rsidR="00983B76">
            <w:rPr>
              <w:lang w:val="en-US"/>
            </w:rPr>
            <w:instrText>JkZXIiOjEsIlRleHQiOiJbMzZdIn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dfSwiVGFnIjoiQ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YXZpUGxhY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Vob</w:instrText>
          </w:r>
          <w:r w:rsidR="00983B76" w:rsidRPr="00A67B7D">
            <w:instrText>2</w:instrText>
          </w:r>
          <w:r w:rsidR="00983B76">
            <w:rPr>
              <w:lang w:val="en-US"/>
            </w:rPr>
            <w:instrText>xkZXIjNzIxZTIyNTctOGRlYy</w:instrText>
          </w:r>
          <w:r w:rsidR="00983B76" w:rsidRPr="00A67B7D">
            <w:instrText>00</w:instrText>
          </w:r>
          <w:r w:rsidR="00983B76">
            <w:rPr>
              <w:lang w:val="en-US"/>
            </w:rPr>
            <w:instrText>MDczLTgzNWEtZmFhZmY</w:instrText>
          </w:r>
          <w:r w:rsidR="00983B76" w:rsidRPr="00A67B7D">
            <w:instrText>1</w:instrText>
          </w:r>
          <w:r w:rsidR="00983B76">
            <w:rPr>
              <w:lang w:val="en-US"/>
            </w:rPr>
            <w:instrText>ZmIyMGZkIiwiVGV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dCI</w:instrText>
          </w:r>
          <w:r w:rsidR="00983B76" w:rsidRPr="00A67B7D">
            <w:instrText>6</w:instrText>
          </w:r>
          <w:r w:rsidR="00983B76">
            <w:rPr>
              <w:lang w:val="en-US"/>
            </w:rPr>
            <w:instrText>IlszNl</w:instrText>
          </w:r>
          <w:r w:rsidR="00983B76" w:rsidRPr="00A67B7D">
            <w:instrText>0</w:instrText>
          </w:r>
          <w:r w:rsidR="00983B76">
            <w:rPr>
              <w:lang w:val="en-US"/>
            </w:rPr>
            <w:instrText>iLCJXQUlWZXJzaW</w:instrText>
          </w:r>
          <w:r w:rsidR="00983B76" w:rsidRPr="00A67B7D">
            <w:instrText>9</w:instrText>
          </w:r>
          <w:r w:rsidR="00983B76">
            <w:rPr>
              <w:lang w:val="en-US"/>
            </w:rPr>
            <w:instrText>uIjoiNi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xNS</w:instrText>
          </w:r>
          <w:r w:rsidR="00983B76" w:rsidRPr="00A67B7D">
            <w:instrText>4</w:instrText>
          </w:r>
          <w:r w:rsidR="00983B76">
            <w:rPr>
              <w:lang w:val="en-US"/>
            </w:rPr>
            <w:instrText>yLjAifQ</w:instrText>
          </w:r>
          <w:r w:rsidR="00983B76" w:rsidRPr="00A67B7D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pt;height:55.8pt" o:ole="">
            <v:imagedata r:id="rId37" o:title=""/>
          </v:shape>
          <o:OLEObject Type="Embed" ProgID="ChemDraw.Document.6.0" ShapeID="_x0000_i1033" DrawAspect="Content" ObjectID="_1777078827" r:id="rId38"/>
        </w:object>
      </w:r>
    </w:p>
    <w:p w14:paraId="40D7FCA0" w14:textId="20901CEB" w:rsidR="002213E8" w:rsidRPr="00B5342D" w:rsidRDefault="002213E8" w:rsidP="002213E8">
      <w:pPr>
        <w:pStyle w:val="af2"/>
      </w:pPr>
      <w:bookmarkStart w:id="82" w:name="_Ref135051676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1</w:t>
      </w:r>
      <w:r w:rsidR="00674BB7">
        <w:rPr>
          <w:noProof/>
        </w:rPr>
        <w:fldChar w:fldCharType="end"/>
      </w:r>
      <w:bookmarkEnd w:id="82"/>
      <w:r>
        <w:t>. Взаимодействие оксифеноксильных радикалов с амином</w:t>
      </w:r>
    </w:p>
    <w:p w14:paraId="39036E20" w14:textId="0B672064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Y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7.4pt;height:82.8pt" o:ole="">
            <v:imagedata r:id="rId39" o:title=""/>
          </v:shape>
          <o:OLEObject Type="Embed" ProgID="ChemDraw.Document.6.0" ShapeID="_x0000_i1034" DrawAspect="Content" ObjectID="_1777078828" r:id="rId40"/>
        </w:object>
      </w:r>
    </w:p>
    <w:p w14:paraId="705FD353" w14:textId="6C79335C" w:rsidR="002213E8" w:rsidRPr="00E67AEA" w:rsidRDefault="002213E8" w:rsidP="00E67AEA">
      <w:pPr>
        <w:pStyle w:val="af2"/>
        <w:rPr>
          <w:noProof/>
          <w:color w:val="000000" w:themeColor="text1"/>
          <w:sz w:val="28"/>
        </w:rPr>
      </w:pPr>
      <w:bookmarkStart w:id="83" w:name="_Ref135052313"/>
      <w:r>
        <w:lastRenderedPageBreak/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2</w:t>
      </w:r>
      <w:r w:rsidR="00674BB7">
        <w:rPr>
          <w:noProof/>
        </w:rPr>
        <w:fldChar w:fldCharType="end"/>
      </w:r>
      <w:bookmarkEnd w:id="83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650AC13" w14:textId="660C31E2" w:rsidR="00DA335D" w:rsidRDefault="00C42BB9" w:rsidP="002213E8">
      <w:pPr>
        <w:pStyle w:val="31"/>
      </w:pPr>
      <w:r>
        <w:t>Итоговая схема фотоинициирования</w:t>
      </w:r>
    </w:p>
    <w:p w14:paraId="0FE64A65" w14:textId="1729F004" w:rsidR="00DA335D" w:rsidRDefault="00DA335D" w:rsidP="008C0A16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9038E">
        <w:t xml:space="preserve">Схема </w:t>
      </w:r>
      <w:r w:rsidR="0029038E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339D9A64">
            <wp:extent cx="7110730" cy="3380032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3380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55F0C35" w:rsidR="00FF4A28" w:rsidRDefault="00227EB8" w:rsidP="00227EB8">
      <w:pPr>
        <w:pStyle w:val="af2"/>
      </w:pPr>
      <w:bookmarkStart w:id="84" w:name="_Ref16575229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3</w:t>
      </w:r>
      <w:r w:rsidR="00674BB7">
        <w:rPr>
          <w:noProof/>
        </w:rPr>
        <w:fldChar w:fldCharType="end"/>
      </w:r>
      <w:bookmarkEnd w:id="84"/>
      <w:r>
        <w:t>. Полная схема фотоиницирования</w:t>
      </w:r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64AD0E17" w:rsidR="00F11CBC" w:rsidRDefault="00E67AEA" w:rsidP="008C0A16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Y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фотоинициация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36CA3D62" w:rsidR="006E5223" w:rsidRDefault="006E5223" w:rsidP="008C0A16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4</w:t>
      </w:r>
      <w:r>
        <w:fldChar w:fldCharType="end"/>
      </w:r>
      <w:r>
        <w:t>).</w:t>
      </w:r>
    </w:p>
    <w:p w14:paraId="6AB18214" w14:textId="693549DA" w:rsidR="006E5223" w:rsidRDefault="00A64D5E" w:rsidP="008C0A16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361348B" w:rsidR="006E5223" w:rsidRPr="008508B7" w:rsidRDefault="006E5223" w:rsidP="00AC3632">
      <w:pPr>
        <w:pStyle w:val="af2"/>
      </w:pPr>
      <w:bookmarkStart w:id="85" w:name="_Ref165669038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4</w:t>
      </w:r>
      <w:r w:rsidR="00674BB7">
        <w:rPr>
          <w:noProof/>
        </w:rPr>
        <w:fldChar w:fldCharType="end"/>
      </w:r>
      <w:bookmarkEnd w:id="8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4AF9F666" w:rsidR="00D776E6" w:rsidRDefault="00A64D5E" w:rsidP="008C0A1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</w:t>
      </w:r>
      <w:r w:rsidR="00D26A5A">
        <w:lastRenderedPageBreak/>
        <w:t xml:space="preserve">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i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9038E">
        <w:t xml:space="preserve">Схема </w:t>
      </w:r>
      <w:r w:rsidR="0029038E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8C0A16">
      <w:pPr>
        <w:pStyle w:val="a3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1E7DD3A2" w:rsidR="00D776E6" w:rsidRPr="00D776E6" w:rsidRDefault="00D776E6" w:rsidP="00AC3632">
      <w:pPr>
        <w:pStyle w:val="af2"/>
      </w:pPr>
      <w:bookmarkStart w:id="86" w:name="_Ref16568331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5</w:t>
      </w:r>
      <w:r w:rsidR="00674BB7">
        <w:rPr>
          <w:noProof/>
        </w:rPr>
        <w:fldChar w:fldCharType="end"/>
      </w:r>
      <w:bookmarkEnd w:id="86"/>
      <w:r>
        <w:t>. Реакции роста цепи</w:t>
      </w:r>
    </w:p>
    <w:p w14:paraId="57147B2A" w14:textId="5FCCC95F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Y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Y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цепи</w:t>
      </w:r>
    </w:p>
    <w:p w14:paraId="3A720BC1" w14:textId="0B5C6057" w:rsidR="007F42C4" w:rsidRPr="007F42C4" w:rsidRDefault="007F42C4" w:rsidP="008C0A16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8C0A16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A2418C2" w:rsidR="007C162A" w:rsidRPr="005559F4" w:rsidRDefault="00FC3ECE" w:rsidP="005559F4">
      <w:pPr>
        <w:pStyle w:val="af2"/>
      </w:pPr>
      <w:bookmarkStart w:id="87" w:name="_Ref165730018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6</w:t>
      </w:r>
      <w:r w:rsidR="00674BB7">
        <w:rPr>
          <w:noProof/>
        </w:rPr>
        <w:fldChar w:fldCharType="end"/>
      </w:r>
      <w:bookmarkEnd w:id="87"/>
      <w:r>
        <w:t>. Реакция переноса цепи</w:t>
      </w:r>
    </w:p>
    <w:p w14:paraId="1E8E5DD5" w14:textId="56B6579D" w:rsidR="009C67AD" w:rsidRPr="0029372A" w:rsidRDefault="007C162A" w:rsidP="008C0A16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983B7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983B7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983B7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4024F932" w:rsidR="00A800BF" w:rsidRPr="007C162A" w:rsidRDefault="00085FD0" w:rsidP="008C0A16">
      <w:pPr>
        <w:pStyle w:val="a3"/>
      </w:pPr>
      <w:r>
        <w:lastRenderedPageBreak/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983B76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983B76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8C0A16">
      <w:pPr>
        <w:pStyle w:val="a3"/>
      </w:pPr>
      <w:r>
        <w:t xml:space="preserve">Также </w:t>
      </w:r>
      <w:commentRangeStart w:id="88"/>
      <w:r>
        <w:t>существует</w:t>
      </w:r>
      <w:commentRangeEnd w:id="88"/>
      <w:r>
        <w:rPr>
          <w:rStyle w:val="af6"/>
          <w:rFonts w:eastAsia="SimSun" w:cstheme="minorBidi"/>
          <w:color w:val="auto"/>
          <w:lang w:eastAsia="en-US"/>
        </w:rPr>
        <w:commentReference w:id="88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8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89"/>
    </w:p>
    <w:p w14:paraId="40151D11" w14:textId="1775ADC1" w:rsidR="00D624F4" w:rsidRDefault="00D624F4" w:rsidP="008C0A16">
      <w:pPr>
        <w:pStyle w:val="a3"/>
      </w:pPr>
      <w:r>
        <w:t xml:space="preserve">Еще одной крайне интересной реакцией, прежде всего, своим влиянием на всю полимеризу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8C0A16">
      <w:pPr>
        <w:pStyle w:val="a3"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43183BEE" w:rsidR="00D624F4" w:rsidRDefault="00D624F4" w:rsidP="00D624F4">
      <w:pPr>
        <w:pStyle w:val="af2"/>
      </w:pPr>
      <w:bookmarkStart w:id="90" w:name="_Ref16575214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7</w:t>
      </w:r>
      <w:r w:rsidR="00674BB7">
        <w:rPr>
          <w:noProof/>
        </w:rPr>
        <w:fldChar w:fldCharType="end"/>
      </w:r>
      <w:bookmarkEnd w:id="90"/>
      <w:r>
        <w:t>. Реакция ингибирования</w:t>
      </w:r>
    </w:p>
    <w:p w14:paraId="2492C36A" w14:textId="3FB4F9E0" w:rsidR="00D624F4" w:rsidRDefault="00D624F4" w:rsidP="008C0A16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i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91"/>
      <w:r w:rsidRPr="001764D1">
        <w:t>98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92"/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commentRangeEnd w:id="92"/>
      <w:r w:rsidR="0015157D">
        <w:rPr>
          <w:rStyle w:val="af6"/>
          <w:rFonts w:eastAsia="SimSun" w:cstheme="minorBidi"/>
          <w:color w:val="auto"/>
          <w:lang w:eastAsia="en-US"/>
        </w:rPr>
        <w:commentReference w:id="92"/>
      </w:r>
      <w:r w:rsidRPr="006F35F2">
        <w:t>)</w:t>
      </w:r>
      <w:r>
        <w:t>:</w:t>
      </w:r>
    </w:p>
    <w:p w14:paraId="2D5F7753" w14:textId="1BC4E82A" w:rsidR="00D624F4" w:rsidRDefault="0015157D" w:rsidP="00D624F4">
      <w:pPr>
        <w:pStyle w:val="a2"/>
      </w:pPr>
      <w:r>
        <w:object w:dxaOrig="9720" w:dyaOrig="3048" w14:anchorId="08287CF1">
          <v:shape id="_x0000_i2044" type="#_x0000_t75" style="width:472.2pt;height:147.6pt" o:ole="">
            <v:imagedata r:id="rId46" o:title=""/>
          </v:shape>
          <o:OLEObject Type="Embed" ProgID="ChemDraw.Document.6.0" ShapeID="_x0000_i2044" DrawAspect="Content" ObjectID="_1777078829" r:id="rId47"/>
        </w:object>
      </w:r>
    </w:p>
    <w:p w14:paraId="42717F5F" w14:textId="5298067A" w:rsidR="00D624F4" w:rsidRPr="006F35F2" w:rsidRDefault="00D624F4" w:rsidP="00D624F4">
      <w:pPr>
        <w:pStyle w:val="af2"/>
      </w:pPr>
      <w:bookmarkStart w:id="93" w:name="_Ref13504688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8</w:t>
      </w:r>
      <w:r w:rsidR="00674BB7">
        <w:rPr>
          <w:noProof/>
        </w:rPr>
        <w:fldChar w:fldCharType="end"/>
      </w:r>
      <w:bookmarkEnd w:id="93"/>
      <w:r>
        <w:t>. Резонансные структуры замещенных оксифенксильных радикалов</w:t>
      </w:r>
    </w:p>
    <w:p w14:paraId="17303FA6" w14:textId="1DE9D5D3" w:rsidR="00D624F4" w:rsidRPr="00FF4F84" w:rsidRDefault="00D624F4" w:rsidP="00D624F4">
      <w:pPr>
        <w:pStyle w:val="a2"/>
      </w:pPr>
      <w:r>
        <w:lastRenderedPageBreak/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129ED2FA" w:rsidR="00D624F4" w:rsidRDefault="00D624F4" w:rsidP="00D624F4">
      <w:pPr>
        <w:pStyle w:val="af2"/>
      </w:pPr>
      <w:bookmarkStart w:id="94" w:name="_Ref135046901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8B2FB8">
        <w:rPr>
          <w:noProof/>
        </w:rPr>
        <w:t>2</w:t>
      </w:r>
      <w:r w:rsidR="00674BB7">
        <w:rPr>
          <w:noProof/>
        </w:rPr>
        <w:fldChar w:fldCharType="end"/>
      </w:r>
      <w:bookmarkEnd w:id="9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796002AE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6ACD022B" w14:textId="343B2E6F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95" w:name="_Ref135047443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8B2FB8">
        <w:rPr>
          <w:noProof/>
        </w:rPr>
        <w:t>3</w:t>
      </w:r>
      <w:r w:rsidR="00674BB7">
        <w:rPr>
          <w:noProof/>
        </w:rPr>
        <w:fldChar w:fldCharType="end"/>
      </w:r>
      <w:bookmarkEnd w:id="95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2B0BB21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pt;height:137.4pt" o:ole="">
            <v:imagedata r:id="rId48" o:title=""/>
          </v:shape>
          <o:OLEObject Type="Embed" ProgID="ChemDraw.Document.6.0" ShapeID="_x0000_i1036" DrawAspect="Content" ObjectID="_1777078830" r:id="rId49"/>
        </w:object>
      </w:r>
    </w:p>
    <w:p w14:paraId="03FC7BDD" w14:textId="0EC2FA77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9</w:t>
      </w:r>
      <w:r w:rsidR="00674BB7">
        <w:rPr>
          <w:noProof/>
        </w:rPr>
        <w:fldChar w:fldCharType="end"/>
      </w:r>
      <w:r>
        <w:t>. Резонансные структуры замещенных оксифенксильных радикалов</w:t>
      </w:r>
    </w:p>
    <w:p w14:paraId="3DE35519" w14:textId="5919C080" w:rsidR="00CC065B" w:rsidRDefault="00CC065B" w:rsidP="00603512">
      <w:pPr>
        <w:pStyle w:val="31"/>
      </w:pPr>
      <w:r>
        <w:lastRenderedPageBreak/>
        <w:t>Обрыв цепи</w:t>
      </w:r>
    </w:p>
    <w:p w14:paraId="75E8C60A" w14:textId="0E14A9D2" w:rsidR="00A3340D" w:rsidRDefault="00A3340D" w:rsidP="008C0A16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96"/>
      <w:r w:rsidR="0015157D">
        <w:t>активность</w:t>
      </w:r>
      <w:commentRangeEnd w:id="96"/>
      <w:r w:rsidR="0015157D">
        <w:rPr>
          <w:rStyle w:val="af6"/>
          <w:rFonts w:eastAsia="SimSun" w:cstheme="minorBidi"/>
          <w:color w:val="auto"/>
          <w:lang w:eastAsia="en-US"/>
        </w:rPr>
        <w:commentReference w:id="96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983B76">
            <w:rPr>
              <w:bCs/>
              <w:iCs/>
              <w:lang w:val="en-US"/>
            </w:rPr>
            <w:instrText>ADDIN</w:instrText>
          </w:r>
          <w:r w:rsidR="00983B76" w:rsidRPr="00A67B7D">
            <w:rPr>
              <w:bCs/>
              <w:iCs/>
            </w:rPr>
            <w:instrText xml:space="preserve"> </w:instrText>
          </w:r>
          <w:r w:rsidR="00983B76">
            <w:rPr>
              <w:bCs/>
              <w:iCs/>
              <w:lang w:val="en-US"/>
            </w:rPr>
            <w:instrText>CitaviPlaceholder</w:instrText>
          </w:r>
          <w:r w:rsidR="00983B76" w:rsidRPr="00A67B7D">
            <w:rPr>
              <w:bCs/>
              <w:iCs/>
            </w:rPr>
            <w:instrText>{</w:instrText>
          </w:r>
          <w:r w:rsidR="00983B76">
            <w:rPr>
              <w:bCs/>
              <w:iCs/>
              <w:lang w:val="en-US"/>
            </w:rPr>
            <w:instrText>eyIkaWQiOiIxIiwiJH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GUiOiJ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DaXRhdGlvbnMuV</w:instrText>
          </w:r>
          <w:r w:rsidR="00983B76" w:rsidRPr="00A67B7D">
            <w:rPr>
              <w:bCs/>
              <w:iCs/>
            </w:rPr>
            <w:instrText>29</w:instrText>
          </w:r>
          <w:r w:rsidR="00983B76">
            <w:rPr>
              <w:bCs/>
              <w:iCs/>
              <w:lang w:val="en-US"/>
            </w:rPr>
            <w:instrText>yZFBsYWNlaG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sZGVyLCB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IsIkVudHJpZXMiOlt</w:instrText>
          </w:r>
          <w:r w:rsidR="00983B76" w:rsidRPr="00A67B7D">
            <w:rPr>
              <w:bCs/>
              <w:iCs/>
            </w:rPr>
            <w:instrText>7</w:instrText>
          </w:r>
          <w:r w:rsidR="00983B76">
            <w:rPr>
              <w:bCs/>
              <w:iCs/>
              <w:lang w:val="en-US"/>
            </w:rPr>
            <w:instrText>IiRp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I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LkNpdG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a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ucy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X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kUGxh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o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xkZXJFbnRyeSwg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DaXRhdmkiLCJJ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MzN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QwNTAwLWZlMDAtNG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My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iNzkxLTg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N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RjYmVhZGM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ZCIsIlJhbmdlTGVuZ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oIjo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LCJSZWZlcmVu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J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mFiYzBhYzQ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TZlM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MtNDI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Zi</w:instrText>
          </w:r>
          <w:r w:rsidR="00983B76" w:rsidRPr="00A67B7D">
            <w:rPr>
              <w:bCs/>
              <w:iCs/>
            </w:rPr>
            <w:instrText>05</w:instrText>
          </w:r>
          <w:r w:rsidR="00983B76">
            <w:rPr>
              <w:bCs/>
              <w:iCs/>
              <w:lang w:val="en-US"/>
            </w:rPr>
            <w:instrText>ZGJjLTQ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ZmY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YmRlOWI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iIsIlBhZ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SY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n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eyIkaWQiOiIzIiwiJH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GUiOiJ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lBhZ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SY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nZSwg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IsIkVuZFBhZ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UiOnsiJGlkIjoiNCIsIiR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eXBlIjoi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QYWdlTnVtYmVyLCB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IiwiSXNGdWxseU</w:instrText>
          </w:r>
          <w:r w:rsidR="00983B76" w:rsidRPr="00A67B7D">
            <w:rPr>
              <w:bCs/>
              <w:iCs/>
            </w:rPr>
            <w:instrText>51</w:instrText>
          </w:r>
          <w:r w:rsidR="00983B76">
            <w:rPr>
              <w:bCs/>
              <w:iCs/>
              <w:lang w:val="en-US"/>
            </w:rPr>
            <w:instrText>bWVyaWMiOmZhbHNlLCJOd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iZXJpbmdUeXBlIjowLCJOd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cmFs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lzdGVtIjowfSwiTnVtYmVya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nV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TnVtZXJhbFN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lb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hcnRQYWdlIjp</w:instrText>
          </w:r>
          <w:r w:rsidR="00983B76" w:rsidRPr="00A67B7D">
            <w:rPr>
              <w:bCs/>
              <w:iCs/>
            </w:rPr>
            <w:instrText>7</w:instrText>
          </w:r>
          <w:r w:rsidR="00983B76">
            <w:rPr>
              <w:bCs/>
              <w:iCs/>
              <w:lang w:val="en-US"/>
            </w:rPr>
            <w:instrText>IiRp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U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UGFnZU</w:instrText>
          </w:r>
          <w:r w:rsidR="00983B76" w:rsidRPr="00A67B7D">
            <w:rPr>
              <w:bCs/>
              <w:iCs/>
            </w:rPr>
            <w:instrText>51</w:instrText>
          </w:r>
          <w:r w:rsidR="00983B76">
            <w:rPr>
              <w:bCs/>
              <w:iCs/>
              <w:lang w:val="en-US"/>
            </w:rPr>
            <w:instrText>bWJlciwg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IsIklzRnVsbHlOd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cmljIjpmYWxzZSwiTnVtYmVya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nV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TnVtZXJhbFN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lb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H</w:instrText>
          </w:r>
          <w:r w:rsidR="00983B76" w:rsidRPr="00A67B7D">
            <w:rPr>
              <w:bCs/>
              <w:iCs/>
            </w:rPr>
            <w:instrText>19</w:instrText>
          </w:r>
          <w:r w:rsidR="00983B76">
            <w:rPr>
              <w:bCs/>
              <w:iCs/>
              <w:lang w:val="en-US"/>
            </w:rPr>
            <w:instrText>LCJSZWZlcmVu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UiOnsiJGlkIjoiNiIsIiR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eXBlIjoi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DaXRhdmkuUmVmZXJlbmNlLCB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IsIkFi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yYW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Q</w:instrText>
          </w:r>
          <w:r w:rsidR="00983B76" w:rsidRPr="00A67B7D">
            <w:rPr>
              <w:bCs/>
              <w:iCs/>
            </w:rPr>
            <w:instrText>29</w:instrText>
          </w:r>
          <w:r w:rsidR="00983B76">
            <w:rPr>
              <w:bCs/>
              <w:iCs/>
              <w:lang w:val="en-US"/>
            </w:rPr>
            <w:instrText>tcGxleG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e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QWJzdHJhY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T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Vy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UZXh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R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ybW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IjowLCJBdXRo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zIjpbeyIkaWQiOiI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IiwiJH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GUiOiJ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QZXJzb</w:instrText>
          </w:r>
          <w:r w:rsidR="00983B76" w:rsidRPr="00A67B7D">
            <w:rPr>
              <w:bCs/>
              <w:iCs/>
            </w:rPr>
            <w:instrText>24</w:instrText>
          </w:r>
          <w:r w:rsidR="00983B76">
            <w:rPr>
              <w:bCs/>
              <w:iCs/>
              <w:lang w:val="en-US"/>
            </w:rPr>
            <w:instrText>sIF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IiwiRmly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OY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IjoiSGFucy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HZ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yZyIsIkxh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OY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IjoiRWxpYXMiLCJQcm</w:instrText>
          </w:r>
          <w:r w:rsidR="00983B76" w:rsidRPr="00A67B7D">
            <w:rPr>
              <w:bCs/>
              <w:iCs/>
            </w:rPr>
            <w:instrText>90</w:instrText>
          </w:r>
          <w:r w:rsidR="00983B76">
            <w:rPr>
              <w:bCs/>
              <w:iCs/>
              <w:lang w:val="en-US"/>
            </w:rPr>
            <w:instrText>ZW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WQiOmZhbHNlLCJTZXgiOjAsIkNyZW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WRCe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IT</w:instrText>
          </w:r>
          <w:r w:rsidR="00983B76" w:rsidRPr="00A67B7D">
            <w:rPr>
              <w:bCs/>
              <w:iCs/>
            </w:rPr>
            <w:instrText>01</w:instrText>
          </w:r>
          <w:r w:rsidR="00983B76">
            <w:rPr>
              <w:bCs/>
              <w:iCs/>
              <w:lang w:val="en-US"/>
            </w:rPr>
            <w:instrText>FIiwiQ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lYXRlZE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uIjoiMjAyN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wN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wNVQwMDoxOTo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OCIsIk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vZGlmaWVkQnkiOiJfSE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NRSIsIklkIjoiNTdiOTUxYWUtZGE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YS</w:instrText>
          </w:r>
          <w:r w:rsidR="00983B76" w:rsidRPr="00A67B7D">
            <w:rPr>
              <w:bCs/>
              <w:iCs/>
            </w:rPr>
            <w:instrText>00</w:instrText>
          </w:r>
          <w:r w:rsidR="00983B76">
            <w:rPr>
              <w:bCs/>
              <w:iCs/>
              <w:lang w:val="en-US"/>
            </w:rPr>
            <w:instrText>NDMwLWE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OWEtMGVlMDMxNTU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MzljIiwiT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kaWZpZWRPbi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IwMjQtMDUtMDVUMDA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Tk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NTgiLCJQc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qZW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Ijp</w:instrText>
          </w:r>
          <w:r w:rsidR="00983B76" w:rsidRPr="00A67B7D">
            <w:rPr>
              <w:bCs/>
              <w:iCs/>
            </w:rPr>
            <w:instrText>7</w:instrText>
          </w:r>
          <w:r w:rsidR="00983B76">
            <w:rPr>
              <w:bCs/>
              <w:iCs/>
              <w:lang w:val="en-US"/>
            </w:rPr>
            <w:instrText>IiRp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g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LlBy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plY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QsIF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In</w:instrText>
          </w:r>
          <w:r w:rsidR="00983B76" w:rsidRPr="00A67B7D">
            <w:rPr>
              <w:bCs/>
              <w:iCs/>
            </w:rPr>
            <w:instrText>19</w:instrText>
          </w:r>
          <w:r w:rsidR="00983B76">
            <w:rPr>
              <w:bCs/>
              <w:iCs/>
              <w:lang w:val="en-US"/>
            </w:rPr>
            <w:instrText>XSwi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Rpb</w:instrText>
          </w:r>
          <w:r w:rsidR="00983B76" w:rsidRPr="00A67B7D">
            <w:rPr>
              <w:bCs/>
              <w:iCs/>
            </w:rPr>
            <w:instrText>25</w:instrText>
          </w:r>
          <w:r w:rsidR="00983B76">
            <w:rPr>
              <w:bCs/>
              <w:iCs/>
              <w:lang w:val="en-US"/>
            </w:rPr>
            <w:instrText>LZXlVcGRhdGVUeXBlIjowLCJD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xsYWJvcm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zIjpbXSwiQ</w:instrText>
          </w:r>
          <w:r w:rsidR="00983B76" w:rsidRPr="00A67B7D">
            <w:rPr>
              <w:bCs/>
              <w:iCs/>
            </w:rPr>
            <w:instrText>292</w:instrText>
          </w:r>
          <w:r w:rsidR="00983B76">
            <w:rPr>
              <w:bCs/>
              <w:iCs/>
              <w:lang w:val="en-US"/>
            </w:rPr>
            <w:instrText>ZXJQYXRoIjp</w:instrText>
          </w:r>
          <w:r w:rsidR="00983B76" w:rsidRPr="00A67B7D">
            <w:rPr>
              <w:bCs/>
              <w:iCs/>
            </w:rPr>
            <w:instrText>7</w:instrText>
          </w:r>
          <w:r w:rsidR="00983B76">
            <w:rPr>
              <w:bCs/>
              <w:iCs/>
              <w:lang w:val="en-US"/>
            </w:rPr>
            <w:instrText>IiRp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k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LkxpbmtlZFJlc</w:instrText>
          </w:r>
          <w:r w:rsidR="00983B76" w:rsidRPr="00A67B7D">
            <w:rPr>
              <w:bCs/>
              <w:iCs/>
            </w:rPr>
            <w:instrText>291</w:instrText>
          </w:r>
          <w:r w:rsidR="00983B76">
            <w:rPr>
              <w:bCs/>
              <w:iCs/>
              <w:lang w:val="en-US"/>
            </w:rPr>
            <w:instrText>cmNlLCB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IsIkxpbmtlZFJlc</w:instrText>
          </w:r>
          <w:r w:rsidR="00983B76" w:rsidRPr="00A67B7D">
            <w:rPr>
              <w:bCs/>
              <w:iCs/>
            </w:rPr>
            <w:instrText>291</w:instrText>
          </w:r>
          <w:r w:rsidR="00983B76">
            <w:rPr>
              <w:bCs/>
              <w:iCs/>
              <w:lang w:val="en-US"/>
            </w:rPr>
            <w:instrText>cmNlV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SwiVXJp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ya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nIjoiRWxpYXMgMTk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O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MDAzI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gTWFrc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t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xla</w:instrText>
          </w:r>
          <w:r w:rsidR="00983B76" w:rsidRPr="00A67B7D">
            <w:rPr>
              <w:bCs/>
              <w:iCs/>
            </w:rPr>
            <w:instrText>8</w:instrText>
          </w:r>
          <w:r w:rsidR="00983B76">
            <w:rPr>
              <w:bCs/>
              <w:iCs/>
              <w:lang w:val="en-US"/>
            </w:rPr>
            <w:instrText>O</w:instrText>
          </w:r>
          <w:r w:rsidR="00983B76" w:rsidRPr="00A67B7D">
            <w:rPr>
              <w:bCs/>
              <w:iCs/>
            </w:rPr>
            <w:instrText>8</w:instrText>
          </w:r>
          <w:r w:rsidR="00983B76">
            <w:rPr>
              <w:bCs/>
              <w:iCs/>
              <w:lang w:val="en-US"/>
            </w:rPr>
            <w:instrText>bGUuanBnIiwiTGlua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kUmVz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Vy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TdG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dXMiOjgsIlBy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BlcnRpZXMiOnsiJGlkIjoiMTA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LkxpbmtlZFJlc</w:instrText>
          </w:r>
          <w:r w:rsidR="00983B76" w:rsidRPr="00A67B7D">
            <w:rPr>
              <w:bCs/>
              <w:iCs/>
            </w:rPr>
            <w:instrText>291</w:instrText>
          </w:r>
          <w:r w:rsidR="00983B76">
            <w:rPr>
              <w:bCs/>
              <w:iCs/>
              <w:lang w:val="en-US"/>
            </w:rPr>
            <w:instrText>cmNlUHJvcGVydGllcywg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DaXRhdmkifSwi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luY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vbGRlcl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GUiOjAsIklzTG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jYWxDbG</w:instrText>
          </w:r>
          <w:r w:rsidR="00983B76" w:rsidRPr="00A67B7D">
            <w:rPr>
              <w:bCs/>
              <w:iCs/>
            </w:rPr>
            <w:instrText>91</w:instrText>
          </w:r>
          <w:r w:rsidR="00983B76">
            <w:rPr>
              <w:bCs/>
              <w:iCs/>
              <w:lang w:val="en-US"/>
            </w:rPr>
            <w:instrText>ZFBy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plY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GaWxlTGlua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ZmFsc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UsIklz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xvdWRSZX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lIjpmYWxzZSwiSXNDbG</w:instrText>
          </w:r>
          <w:r w:rsidR="00983B76" w:rsidRPr="00A67B7D">
            <w:rPr>
              <w:bCs/>
              <w:iCs/>
            </w:rPr>
            <w:instrText>91</w:instrText>
          </w:r>
          <w:r w:rsidR="00983B76">
            <w:rPr>
              <w:bCs/>
              <w:iCs/>
              <w:lang w:val="en-US"/>
            </w:rPr>
            <w:instrText>ZENvcHkiOmZhbHNlLCJBdHRh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htZW</w:instrText>
          </w:r>
          <w:r w:rsidR="00983B76" w:rsidRPr="00A67B7D">
            <w:rPr>
              <w:bCs/>
              <w:iCs/>
            </w:rPr>
            <w:instrText>50</w:instrText>
          </w:r>
          <w:r w:rsidR="00983B76">
            <w:rPr>
              <w:bCs/>
              <w:iCs/>
              <w:lang w:val="en-US"/>
            </w:rPr>
            <w:instrText>R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sZGVyV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zS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GYWxsYmFja</w:instrText>
          </w:r>
          <w:r w:rsidR="00983B76" w:rsidRPr="00A67B7D">
            <w:rPr>
              <w:bCs/>
              <w:iCs/>
            </w:rPr>
            <w:instrText>01</w:instrText>
          </w:r>
          <w:r w:rsidR="00983B76">
            <w:rPr>
              <w:bCs/>
              <w:iCs/>
              <w:lang w:val="en-US"/>
            </w:rPr>
            <w:instrText>vZGUiOmZhbHNlfSwiRWRpdG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yc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W</w:instrText>
          </w:r>
          <w:r w:rsidR="00983B76" w:rsidRPr="00A67B7D">
            <w:rPr>
              <w:bCs/>
              <w:iCs/>
            </w:rPr>
            <w:instrText>10</w:instrText>
          </w:r>
          <w:r w:rsidR="00983B76">
            <w:rPr>
              <w:bCs/>
              <w:iCs/>
              <w:lang w:val="en-US"/>
            </w:rPr>
            <w:instrText>sIkVkaXRpb</w:instrText>
          </w:r>
          <w:r w:rsidR="00983B76" w:rsidRPr="00A67B7D">
            <w:rPr>
              <w:bCs/>
              <w:iCs/>
            </w:rPr>
            <w:instrText>24</w:instrText>
          </w:r>
          <w:r w:rsidR="00983B76">
            <w:rPr>
              <w:bCs/>
              <w:iCs/>
              <w:lang w:val="en-US"/>
            </w:rPr>
            <w:instrText>iOiI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iwgd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sbH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w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RuZGlnIMO</w:instrText>
          </w:r>
          <w:r w:rsidR="00983B76" w:rsidRPr="00A67B7D">
            <w:rPr>
              <w:bCs/>
              <w:iCs/>
            </w:rPr>
            <w:instrText>8</w:instrText>
          </w:r>
          <w:r w:rsidR="00983B76">
            <w:rPr>
              <w:bCs/>
              <w:iCs/>
              <w:lang w:val="en-US"/>
            </w:rPr>
            <w:instrText>YmVyYXJiZW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XRlIHVuZCBlcncuIEF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ZmwuIiwiRXZhbHVhdGlvbkNvbXBsZXhpdHkiOjAsIkV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YWx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YXRpb</w:instrText>
          </w:r>
          <w:r w:rsidR="00983B76" w:rsidRPr="00A67B7D">
            <w:rPr>
              <w:bCs/>
              <w:iCs/>
            </w:rPr>
            <w:instrText>25</w:instrText>
          </w:r>
          <w:r w:rsidR="00983B76">
            <w:rPr>
              <w:bCs/>
              <w:iCs/>
              <w:lang w:val="en-US"/>
            </w:rPr>
            <w:instrText>T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Vy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VUZXh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R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ybW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IjowLCJHcm</w:instrText>
          </w:r>
          <w:r w:rsidR="00983B76" w:rsidRPr="00A67B7D">
            <w:rPr>
              <w:bCs/>
              <w:iCs/>
            </w:rPr>
            <w:instrText>91</w:instrText>
          </w:r>
          <w:r w:rsidR="00983B76">
            <w:rPr>
              <w:bCs/>
              <w:iCs/>
              <w:lang w:val="en-US"/>
            </w:rPr>
            <w:instrText>cHMiOltdLCJIYXNMYWJlbDEiOmZhbHNlLCJIYXNMYWJlbDIiOmZhbHNlLCJJc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JuIjoiOTc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LTM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MjcyOTg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MjMiLCJLZXl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kc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W</w:instrText>
          </w:r>
          <w:r w:rsidR="00983B76" w:rsidRPr="00A67B7D">
            <w:rPr>
              <w:bCs/>
              <w:iCs/>
            </w:rPr>
            <w:instrText>10</w:instrText>
          </w:r>
          <w:r w:rsidR="00983B76">
            <w:rPr>
              <w:bCs/>
              <w:iCs/>
              <w:lang w:val="en-US"/>
            </w:rPr>
            <w:instrText>sIkxv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a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uc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W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siJGlkIjoiMTE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ZpLkxv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a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uLCB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IsIkFkZHJl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MiOnsiJGlkIjoiMTIiLCIkd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N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dpc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NBY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FkZW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pYy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DaXRhdmkuUHVibGlzaGVyLCBTd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z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YWRlbWljL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SIsIk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hbWUiOiJXaWxleS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WQ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giLCJQcm</w:instrText>
          </w:r>
          <w:r w:rsidR="00983B76" w:rsidRPr="00A67B7D">
            <w:rPr>
              <w:bCs/>
              <w:iCs/>
            </w:rPr>
            <w:instrText>90</w:instrText>
          </w:r>
          <w:r w:rsidR="00983B76">
            <w:rPr>
              <w:bCs/>
              <w:iCs/>
              <w:lang w:val="en-US"/>
            </w:rPr>
            <w:instrText>ZW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WQiOmZhbHNlLCJDcmVhdGVkQnkiOiJfSE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NRSIsIkNyZWF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WRPbi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IwMjQtMDUtMDVUMDA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Tk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NTgiLCJN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RpZmllZEJ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IjoiX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hPTUUiLCJJ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mVlNzc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ZDZiLTBiNzUtNDZmNC</w:instrText>
          </w:r>
          <w:r w:rsidR="00983B76" w:rsidRPr="00A67B7D">
            <w:rPr>
              <w:bCs/>
              <w:iCs/>
            </w:rPr>
            <w:instrText>04</w:instrText>
          </w:r>
          <w:r w:rsidR="00983B76">
            <w:rPr>
              <w:bCs/>
              <w:iCs/>
              <w:lang w:val="en-US"/>
            </w:rPr>
            <w:instrText>YWVhLWVkZTZiOWEzYzkwYyIsIk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vZGlmaWVkT</w:instrText>
          </w:r>
          <w:r w:rsidR="00983B76" w:rsidRPr="00A67B7D">
            <w:rPr>
              <w:bCs/>
              <w:iCs/>
            </w:rPr>
            <w:instrText>24</w:instrText>
          </w:r>
          <w:r w:rsidR="00983B76">
            <w:rPr>
              <w:bCs/>
              <w:iCs/>
              <w:lang w:val="en-US"/>
            </w:rPr>
            <w:instrText>iOiIyMDI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LTA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TA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VDAwOjE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OjU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IiwiUHJvamVjd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eyIkcmVmIjoiOCJ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fV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sIlF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hdGlvbnMiOltdLCJSYXRpbmciOjAsIlJlZmVyZ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jZV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GUiOiJCb</w:instrText>
          </w:r>
          <w:r w:rsidR="00983B76" w:rsidRPr="00A67B7D">
            <w:rPr>
              <w:bCs/>
              <w:iCs/>
            </w:rPr>
            <w:instrText>29</w:instrText>
          </w:r>
          <w:r w:rsidR="00983B76">
            <w:rPr>
              <w:bCs/>
              <w:iCs/>
              <w:lang w:val="en-US"/>
            </w:rPr>
            <w:instrText>rIiwiU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hvcnRUaXRs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kVsaWFzIDE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OTktMjAwMyDigJMgTWFrcm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t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xla</w:instrText>
          </w:r>
          <w:r w:rsidR="00983B76" w:rsidRPr="00A67B7D">
            <w:rPr>
              <w:bCs/>
              <w:iCs/>
            </w:rPr>
            <w:instrText>8</w:instrText>
          </w:r>
          <w:r w:rsidR="00983B76">
            <w:rPr>
              <w:bCs/>
              <w:iCs/>
              <w:lang w:val="en-US"/>
            </w:rPr>
            <w:instrText>O</w:instrText>
          </w:r>
          <w:r w:rsidR="00983B76" w:rsidRPr="00A67B7D">
            <w:rPr>
              <w:bCs/>
              <w:iCs/>
            </w:rPr>
            <w:instrText>8</w:instrText>
          </w:r>
          <w:r w:rsidR="00983B76">
            <w:rPr>
              <w:bCs/>
              <w:iCs/>
              <w:lang w:val="en-US"/>
            </w:rPr>
            <w:instrText>bGUiLCJTaG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ydFRpdGxlVXBkYXRlVHlw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U</w:instrText>
          </w:r>
          <w:r w:rsidR="00983B76" w:rsidRPr="00A67B7D">
            <w:rPr>
              <w:bCs/>
              <w:iCs/>
            </w:rPr>
            <w:instrText>291</w:instrText>
          </w:r>
          <w:r w:rsidR="00983B76">
            <w:rPr>
              <w:bCs/>
              <w:iCs/>
              <w:lang w:val="en-US"/>
            </w:rPr>
            <w:instrText>cmNlT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ZCaWJsa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ncmFwaGljSW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m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tYXRpb</w:instrText>
          </w:r>
          <w:r w:rsidR="00983B76" w:rsidRPr="00A67B7D">
            <w:rPr>
              <w:bCs/>
              <w:iCs/>
            </w:rPr>
            <w:instrText>24</w:instrText>
          </w:r>
          <w:r w:rsidR="00983B76">
            <w:rPr>
              <w:bCs/>
              <w:iCs/>
              <w:lang w:val="en-US"/>
            </w:rPr>
            <w:instrText>iOiJX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sZENhdCIsIlN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XRpY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lkc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WyI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MGJmZjA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O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OWNjLTRiMDgtYjQwO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NWIwZTIzMTk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M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MiXSwiVGFibGVPZkNvbnRlbnRzQ</w:instrText>
          </w:r>
          <w:r w:rsidR="00983B76" w:rsidRPr="00A67B7D">
            <w:rPr>
              <w:bCs/>
              <w:iCs/>
            </w:rPr>
            <w:instrText>29</w:instrText>
          </w:r>
          <w:r w:rsidR="00983B76">
            <w:rPr>
              <w:bCs/>
              <w:iCs/>
              <w:lang w:val="en-US"/>
            </w:rPr>
            <w:instrText>tcGxleG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e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VGFibGVPZkNvbnRlbnRzU</w:instrText>
          </w:r>
          <w:r w:rsidR="00983B76" w:rsidRPr="00A67B7D">
            <w:rPr>
              <w:bCs/>
              <w:iCs/>
            </w:rPr>
            <w:instrText>291</w:instrText>
          </w:r>
          <w:r w:rsidR="00983B76">
            <w:rPr>
              <w:bCs/>
              <w:iCs/>
              <w:lang w:val="en-US"/>
            </w:rPr>
            <w:instrText>cmNlVGV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dEZvcm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hd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MCwiVGFza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MiOltdLCJUaXRsZ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k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ha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vb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sZWvDvGxlIiwiVHJhbnNsYXRvcnMiOltdLCJZZWFyIjoiMTk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O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MDAzIiwiWWVhclJlc</w:instrText>
          </w:r>
          <w:r w:rsidR="00983B76" w:rsidRPr="00A67B7D">
            <w:rPr>
              <w:bCs/>
              <w:iCs/>
            </w:rPr>
            <w:instrText>29</w:instrText>
          </w:r>
          <w:r w:rsidR="00983B76">
            <w:rPr>
              <w:bCs/>
              <w:iCs/>
              <w:lang w:val="en-US"/>
            </w:rPr>
            <w:instrText>sdmVkIjoiMTk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O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yMDAzIiwiQ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lYXRlZEJ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IjoiX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hPTUUiLCJDcmVhdGVkT</w:instrText>
          </w:r>
          <w:r w:rsidR="00983B76" w:rsidRPr="00A67B7D">
            <w:rPr>
              <w:bCs/>
              <w:iCs/>
            </w:rPr>
            <w:instrText>24</w:instrText>
          </w:r>
          <w:r w:rsidR="00983B76">
            <w:rPr>
              <w:bCs/>
              <w:iCs/>
              <w:lang w:val="en-US"/>
            </w:rPr>
            <w:instrText>iOiIyMDI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LTA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LTA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VDAwOjE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OjU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IiwiTW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kaWZpZWRCeS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l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IT</w:instrText>
          </w:r>
          <w:r w:rsidR="00983B76" w:rsidRPr="00A67B7D">
            <w:rPr>
              <w:bCs/>
              <w:iCs/>
            </w:rPr>
            <w:instrText>01</w:instrText>
          </w:r>
          <w:r w:rsidR="00983B76">
            <w:rPr>
              <w:bCs/>
              <w:iCs/>
              <w:lang w:val="en-US"/>
            </w:rPr>
            <w:instrText>FIiwiSWQiOiJhYmMwYWM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NS</w:instrText>
          </w:r>
          <w:r w:rsidR="00983B76" w:rsidRPr="00A67B7D">
            <w:rPr>
              <w:bCs/>
              <w:iCs/>
            </w:rPr>
            <w:instrText>02</w:instrText>
          </w:r>
          <w:r w:rsidR="00983B76">
            <w:rPr>
              <w:bCs/>
              <w:iCs/>
              <w:lang w:val="en-US"/>
            </w:rPr>
            <w:instrText>ZTNjLTQyOWYtOWRiYy</w:instrText>
          </w:r>
          <w:r w:rsidR="00983B76" w:rsidRPr="00A67B7D">
            <w:rPr>
              <w:bCs/>
              <w:iCs/>
            </w:rPr>
            <w:instrText>00</w:instrText>
          </w:r>
          <w:r w:rsidR="00983B76">
            <w:rPr>
              <w:bCs/>
              <w:iCs/>
              <w:lang w:val="en-US"/>
            </w:rPr>
            <w:instrText>NWZmOGJkZTliNGIiLCJN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RpZmllZE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uIjoiMjAyNC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wNS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xMlQyMzo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NjowNiIsIlByb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plY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QiOnsiJHJlZi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gifX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sIlVzZU</w:instrText>
          </w:r>
          <w:r w:rsidR="00983B76" w:rsidRPr="00A67B7D">
            <w:rPr>
              <w:bCs/>
              <w:iCs/>
            </w:rPr>
            <w:instrText>51</w:instrText>
          </w:r>
          <w:r w:rsidR="00983B76">
            <w:rPr>
              <w:bCs/>
              <w:iCs/>
              <w:lang w:val="en-US"/>
            </w:rPr>
            <w:instrText>bWJlcmluZ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cGVPZlBhcmVudERvY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VtZW</w:instrText>
          </w:r>
          <w:r w:rsidR="00983B76" w:rsidRPr="00A67B7D">
            <w:rPr>
              <w:bCs/>
              <w:iCs/>
            </w:rPr>
            <w:instrText>50</w:instrText>
          </w:r>
          <w:r w:rsidR="00983B76">
            <w:rPr>
              <w:bCs/>
              <w:iCs/>
              <w:lang w:val="en-US"/>
            </w:rPr>
            <w:instrText>IjpmYWxzZX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dLCJGb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JtYXR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ZWRUZXh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Ijp</w:instrText>
          </w:r>
          <w:r w:rsidR="00983B76" w:rsidRPr="00A67B7D">
            <w:rPr>
              <w:bCs/>
              <w:iCs/>
            </w:rPr>
            <w:instrText>7</w:instrText>
          </w:r>
          <w:r w:rsidR="00983B76">
            <w:rPr>
              <w:bCs/>
              <w:iCs/>
              <w:lang w:val="en-US"/>
            </w:rPr>
            <w:instrText>IiRpZC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E</w:instrText>
          </w:r>
          <w:r w:rsidR="00983B76" w:rsidRPr="00A67B7D">
            <w:rPr>
              <w:bCs/>
              <w:iCs/>
            </w:rPr>
            <w:instrText>1</w:instrText>
          </w:r>
          <w:r w:rsidR="00983B76">
            <w:rPr>
              <w:bCs/>
              <w:iCs/>
              <w:lang w:val="en-US"/>
            </w:rPr>
            <w:instrText>IiwiQ</w:instrText>
          </w:r>
          <w:r w:rsidR="00983B76" w:rsidRPr="00A67B7D">
            <w:rPr>
              <w:bCs/>
              <w:iCs/>
            </w:rPr>
            <w:instrText>291</w:instrText>
          </w:r>
          <w:r w:rsidR="00983B76">
            <w:rPr>
              <w:bCs/>
              <w:iCs/>
              <w:lang w:val="en-US"/>
            </w:rPr>
            <w:instrText>bnQiOjEsIlRleHRVbml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c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W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siJGlkIjoiMTYiLCJGb</w:instrText>
          </w:r>
          <w:r w:rsidR="00983B76" w:rsidRPr="00A67B7D">
            <w:rPr>
              <w:bCs/>
              <w:iCs/>
            </w:rPr>
            <w:instrText>250</w:instrText>
          </w:r>
          <w:r w:rsidR="00983B76">
            <w:rPr>
              <w:bCs/>
              <w:iCs/>
              <w:lang w:val="en-US"/>
            </w:rPr>
            <w:instrText>U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R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bGUiOnsiJGlkIjoiMTciLCJOZXV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cmFsIjp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cnVlfSwiUmVhZGluZ</w:instrText>
          </w:r>
          <w:r w:rsidR="00983B76" w:rsidRPr="00A67B7D">
            <w:rPr>
              <w:bCs/>
              <w:iCs/>
            </w:rPr>
            <w:instrText>09</w:instrText>
          </w:r>
          <w:r w:rsidR="00983B76">
            <w:rPr>
              <w:bCs/>
              <w:iCs/>
              <w:lang w:val="en-US"/>
            </w:rPr>
            <w:instrText>yZGVyIjoxLCJUZXh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IjoiWzQ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XSJ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XX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sIlRhZy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kNpdGF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aVBsYWNlaG</w:instrText>
          </w:r>
          <w:r w:rsidR="00983B76" w:rsidRPr="00A67B7D">
            <w:rPr>
              <w:bCs/>
              <w:iCs/>
            </w:rPr>
            <w:instrText>9</w:instrText>
          </w:r>
          <w:r w:rsidR="00983B76">
            <w:rPr>
              <w:bCs/>
              <w:iCs/>
              <w:lang w:val="en-US"/>
            </w:rPr>
            <w:instrText>sZGVyI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E</w:instrText>
          </w:r>
          <w:r w:rsidR="00983B76" w:rsidRPr="00A67B7D">
            <w:rPr>
              <w:bCs/>
              <w:iCs/>
            </w:rPr>
            <w:instrText>3</w:instrText>
          </w:r>
          <w:r w:rsidR="00983B76">
            <w:rPr>
              <w:bCs/>
              <w:iCs/>
              <w:lang w:val="en-US"/>
            </w:rPr>
            <w:instrText>YWFiMTU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LTE</w:instrText>
          </w:r>
          <w:r w:rsidR="00983B76" w:rsidRPr="00A67B7D">
            <w:rPr>
              <w:bCs/>
              <w:iCs/>
            </w:rPr>
            <w:instrText>5</w:instrText>
          </w:r>
          <w:r w:rsidR="00983B76">
            <w:rPr>
              <w:bCs/>
              <w:iCs/>
              <w:lang w:val="en-US"/>
            </w:rPr>
            <w:instrText>NmMtNGI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MC</w:instrText>
          </w:r>
          <w:r w:rsidR="00983B76" w:rsidRPr="00A67B7D">
            <w:rPr>
              <w:bCs/>
              <w:iCs/>
            </w:rPr>
            <w:instrText>05</w:instrText>
          </w:r>
          <w:r w:rsidR="00983B76">
            <w:rPr>
              <w:bCs/>
              <w:iCs/>
              <w:lang w:val="en-US"/>
            </w:rPr>
            <w:instrText>NGUyLWNhOTkxNzkwMWU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NiIsIlRleHQiOiJbNDhdIiwiV</w:instrText>
          </w:r>
          <w:r w:rsidR="00983B76" w:rsidRPr="00A67B7D">
            <w:rPr>
              <w:bCs/>
              <w:iCs/>
            </w:rPr>
            <w:instrText>0</w:instrText>
          </w:r>
          <w:r w:rsidR="00983B76">
            <w:rPr>
              <w:bCs/>
              <w:iCs/>
              <w:lang w:val="en-US"/>
            </w:rPr>
            <w:instrText>FJVmVyc</w:instrText>
          </w:r>
          <w:r w:rsidR="00983B76" w:rsidRPr="00A67B7D">
            <w:rPr>
              <w:bCs/>
              <w:iCs/>
            </w:rPr>
            <w:instrText>2</w:instrText>
          </w:r>
          <w:r w:rsidR="00983B76">
            <w:rPr>
              <w:bCs/>
              <w:iCs/>
              <w:lang w:val="en-US"/>
            </w:rPr>
            <w:instrText>lvbiI</w:instrText>
          </w:r>
          <w:r w:rsidR="00983B76" w:rsidRPr="00A67B7D">
            <w:rPr>
              <w:bCs/>
              <w:iCs/>
            </w:rPr>
            <w:instrText>6</w:instrText>
          </w:r>
          <w:r w:rsidR="00983B76">
            <w:rPr>
              <w:bCs/>
              <w:iCs/>
              <w:lang w:val="en-US"/>
            </w:rPr>
            <w:instrText>IjYuMTUuMi</w:instrText>
          </w:r>
          <w:r w:rsidR="00983B76" w:rsidRPr="00A67B7D">
            <w:rPr>
              <w:bCs/>
              <w:iCs/>
            </w:rPr>
            <w:instrText>4</w:instrText>
          </w:r>
          <w:r w:rsidR="00983B76">
            <w:rPr>
              <w:bCs/>
              <w:iCs/>
              <w:lang w:val="en-US"/>
            </w:rPr>
            <w:instrText>wIn</w:instrText>
          </w:r>
          <w:r w:rsidR="00983B76" w:rsidRPr="00A67B7D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i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9038E">
        <w:t xml:space="preserve">Схема </w:t>
      </w:r>
      <w:r w:rsidR="0029038E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8C0A16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C71F807" w:rsidR="005559F4" w:rsidRPr="005559F4" w:rsidRDefault="00D46182" w:rsidP="005559F4">
      <w:pPr>
        <w:pStyle w:val="af2"/>
      </w:pPr>
      <w:bookmarkStart w:id="97" w:name="_Ref16572630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20</w:t>
      </w:r>
      <w:r w:rsidR="00674BB7">
        <w:rPr>
          <w:noProof/>
        </w:rPr>
        <w:fldChar w:fldCharType="end"/>
      </w:r>
      <w:bookmarkEnd w:id="97"/>
      <w:r>
        <w:t>. Реакции обрыва цепи</w:t>
      </w:r>
    </w:p>
    <w:p w14:paraId="5CE03C92" w14:textId="095A40BD" w:rsidR="00832871" w:rsidRDefault="004416A8" w:rsidP="004416A8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</w:t>
      </w:r>
      <w:r w:rsidR="00832871">
        <w:t xml:space="preserve"> квадратичного</w:t>
      </w:r>
      <w:r w:rsidR="00F802DA">
        <w:t xml:space="preserve">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C4681E">
        <w:t>Значения</w:t>
      </w:r>
      <w:r w:rsidR="00F802DA">
        <w:t xml:space="preserve">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983B76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983B76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21E7A2" w14:textId="6304BA3E" w:rsidR="00832871" w:rsidRPr="00832871" w:rsidRDefault="00832871" w:rsidP="00832871">
      <w:pPr>
        <w:pStyle w:val="a3"/>
      </w:pPr>
      <w:r w:rsidRPr="00832871">
        <w:t>Следует отметить, что при полимеризации в жидкой фазе на на</w:t>
      </w:r>
      <w:r w:rsidRPr="00832871">
        <w:softHyphen/>
        <w:t>чальных стадиях реакции линейные механизмы обрыва, связанные с аль</w:t>
      </w:r>
      <w:r w:rsidRPr="00832871">
        <w:softHyphen/>
        <w:t>тернативными реакциями макрорадикалов, реализуются, как правило, при крайне низких скоростях инициирования или в присутствии ингиби</w:t>
      </w:r>
      <w:r w:rsidRPr="00832871">
        <w:softHyphen/>
        <w:t>торов</w:t>
      </w:r>
      <w:r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>
            <w:fldChar w:fldCharType="separate"/>
          </w:r>
          <w:r w:rsidR="00983B76">
            <w:t>[50]</w:t>
          </w:r>
          <w:r>
            <w:fldChar w:fldCharType="end"/>
          </w:r>
        </w:sdtContent>
      </w:sdt>
      <w:r w:rsidRPr="00832871">
        <w:t>.</w:t>
      </w:r>
      <w:r>
        <w:t xml:space="preserve"> </w:t>
      </w:r>
    </w:p>
    <w:p w14:paraId="5C64E4CF" w14:textId="276D846B" w:rsidR="00025D16" w:rsidRDefault="008209BC" w:rsidP="002213E8">
      <w:pPr>
        <w:pStyle w:val="31"/>
      </w:pPr>
      <w:r>
        <w:lastRenderedPageBreak/>
        <w:t>Итоговая схема полимеризации</w:t>
      </w:r>
    </w:p>
    <w:p w14:paraId="7202C2CC" w14:textId="0280ECBF" w:rsidR="0033372E" w:rsidRDefault="00D87901" w:rsidP="008C0A16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98"/>
      <w:r>
        <w:fldChar w:fldCharType="begin"/>
      </w:r>
      <w:r>
        <w:instrText xml:space="preserve"> REF _Ref16575962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1</w:t>
      </w:r>
      <w:r>
        <w:fldChar w:fldCharType="end"/>
      </w:r>
      <w:commentRangeEnd w:id="98"/>
      <w:r w:rsidR="009F5E5B">
        <w:rPr>
          <w:rStyle w:val="af6"/>
          <w:rFonts w:eastAsia="SimSun" w:cstheme="minorBidi"/>
          <w:color w:val="auto"/>
          <w:lang w:eastAsia="en-US"/>
        </w:rPr>
        <w:commentReference w:id="98"/>
      </w:r>
      <w:r>
        <w:t>):</w:t>
      </w:r>
    </w:p>
    <w:p w14:paraId="163BE1CB" w14:textId="77777777" w:rsidR="00D87901" w:rsidRDefault="00D87901" w:rsidP="008C0A16">
      <w:pPr>
        <w:pStyle w:val="a3"/>
      </w:pPr>
      <w:r>
        <w:rPr>
          <w:noProof/>
        </w:rPr>
        <w:drawing>
          <wp:inline distT="0" distB="0" distL="0" distR="0" wp14:anchorId="60C9E60C" wp14:editId="66C41307">
            <wp:extent cx="6421700" cy="2250145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1700" cy="225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581BDAA" w:rsidR="008209BC" w:rsidRDefault="00D87901" w:rsidP="008209BC">
      <w:pPr>
        <w:pStyle w:val="af2"/>
      </w:pPr>
      <w:bookmarkStart w:id="99" w:name="_Ref16575962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21</w:t>
      </w:r>
      <w:r w:rsidR="00674BB7">
        <w:rPr>
          <w:noProof/>
        </w:rPr>
        <w:fldChar w:fldCharType="end"/>
      </w:r>
      <w:bookmarkEnd w:id="99"/>
      <w:r>
        <w:t>. Общая схема полимеризации</w:t>
      </w:r>
    </w:p>
    <w:p w14:paraId="3777D75E" w14:textId="47810618" w:rsidR="008209BC" w:rsidRDefault="008209BC" w:rsidP="008209BC">
      <w:pPr>
        <w:pStyle w:val="31"/>
      </w:pPr>
      <w:bookmarkStart w:id="100" w:name="_Hlk134744726"/>
      <w:r>
        <w:t xml:space="preserve">Решение диффузионного </w:t>
      </w:r>
      <w:commentRangeStart w:id="101"/>
      <w:r>
        <w:t>уравнения</w:t>
      </w:r>
      <w:commentRangeEnd w:id="101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01"/>
      </w:r>
    </w:p>
    <w:p w14:paraId="3BD39C70" w14:textId="77777777" w:rsidR="008209BC" w:rsidRPr="008209BC" w:rsidRDefault="008209BC" w:rsidP="008C0A16">
      <w:pPr>
        <w:pStyle w:val="a3"/>
      </w:pPr>
    </w:p>
    <w:p w14:paraId="43B57B16" w14:textId="5642C77C" w:rsidR="00983B76" w:rsidRPr="00983B76" w:rsidRDefault="00025D16" w:rsidP="00CD7ED0">
      <w:pPr>
        <w:pStyle w:val="12"/>
      </w:pPr>
      <w:bookmarkStart w:id="102" w:name="_Toc136296710"/>
      <w:r w:rsidRPr="00F75ED3">
        <w:lastRenderedPageBreak/>
        <w:t>Экспериментальная</w:t>
      </w:r>
      <w:r>
        <w:t xml:space="preserve"> часть</w:t>
      </w:r>
      <w:bookmarkEnd w:id="102"/>
    </w:p>
    <w:p w14:paraId="36BC33A9" w14:textId="6035873D" w:rsidR="009661DD" w:rsidRDefault="009661DD" w:rsidP="009661DD">
      <w:pPr>
        <w:pStyle w:val="20"/>
        <w:numPr>
          <w:ilvl w:val="0"/>
          <w:numId w:val="47"/>
        </w:numPr>
      </w:pPr>
      <w:r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3E3078">
      <w:pPr>
        <w:pStyle w:val="31"/>
      </w:pPr>
      <w:r>
        <w:t>Молекулярная динамика</w:t>
      </w:r>
    </w:p>
    <w:p w14:paraId="1D852DAD" w14:textId="22C27E0A" w:rsidR="00983B76" w:rsidRDefault="00187311" w:rsidP="00983B76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983B76">
      <w:pPr>
        <w:pStyle w:val="a3"/>
      </w:pPr>
      <w:r w:rsidRPr="00DA7020">
        <w:t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Леннарда-Джонса или потенциалы Морзе. Расчет включает следующие этапы:</w:t>
      </w:r>
    </w:p>
    <w:p w14:paraId="49A194AF" w14:textId="6221CC78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2D8DC617" w14:textId="6D39DF39" w:rsidR="009661DD" w:rsidRDefault="003E3078" w:rsidP="009661DD">
      <w:pPr>
        <w:pStyle w:val="31"/>
      </w:pPr>
      <w:r>
        <w:t>Коэффициент самодиффузии</w:t>
      </w:r>
    </w:p>
    <w:p w14:paraId="4CBFC727" w14:textId="71DFFEEE" w:rsidR="009661DD" w:rsidRDefault="00A41419" w:rsidP="009661DD">
      <w:pPr>
        <w:pStyle w:val="a3"/>
      </w:pPr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29038E">
        <w:t>(</w:t>
      </w:r>
      <w:r w:rsidR="0029038E">
        <w:rPr>
          <w:noProof/>
        </w:rPr>
        <w:t>8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</w:t>
      </w:r>
      <w:r>
        <w:lastRenderedPageBreak/>
        <w:t xml:space="preserve">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29038E">
        <w:t xml:space="preserve">Рисунок </w:t>
      </w:r>
      <w:r w:rsidR="0029038E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29038E">
        <w:t>(</w:t>
      </w:r>
      <w:r w:rsidR="0029038E">
        <w:rPr>
          <w:noProof/>
        </w:rPr>
        <w:t>24</w:t>
      </w:r>
      <w:r w:rsidR="0029038E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самодиффузии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E67AEA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(t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4435C959" w:rsidR="00734C52" w:rsidRDefault="00734C52" w:rsidP="00E67AEA">
            <w:pPr>
              <w:pStyle w:val="a3"/>
            </w:pPr>
            <w:bookmarkStart w:id="103" w:name="_Ref16645644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03"/>
          </w:p>
        </w:tc>
      </w:tr>
    </w:tbl>
    <w:p w14:paraId="651B0377" w14:textId="77777777" w:rsidR="00935588" w:rsidRDefault="00935588" w:rsidP="00935588">
      <w:pPr>
        <w:pStyle w:val="a3"/>
        <w:keepNext/>
      </w:pPr>
      <w:r w:rsidRPr="00935588"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7FA22025" w:rsidR="001B5A6B" w:rsidRPr="00CD75EB" w:rsidRDefault="00935588" w:rsidP="00187311">
      <w:pPr>
        <w:pStyle w:val="af2"/>
      </w:pPr>
      <w:bookmarkStart w:id="104" w:name="_Ref16645619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7</w:t>
      </w:r>
      <w:r>
        <w:fldChar w:fldCharType="end"/>
      </w:r>
      <w:bookmarkEnd w:id="104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8748D5">
      <w:pPr>
        <w:pStyle w:val="31"/>
      </w:pPr>
      <w:r>
        <w:t>Нахождение вязкостей чистых мономеров</w:t>
      </w:r>
    </w:p>
    <w:p w14:paraId="25B8FB5B" w14:textId="052A4F6E" w:rsidR="008748D5" w:rsidRDefault="008748D5" w:rsidP="008748D5">
      <w:pPr>
        <w:pStyle w:val="a3"/>
      </w:pPr>
      <w:r>
        <w:t xml:space="preserve">Для нахождения зависимости коэффициентов самодиффузии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Tesseract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регресии. По результатам всех экспериментов были сформированы сводные графики </w:t>
      </w:r>
    </w:p>
    <w:p w14:paraId="499CD6B8" w14:textId="77777777" w:rsidR="008748D5" w:rsidRDefault="008748D5" w:rsidP="008748D5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8748D5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8748D5">
      <w:pPr>
        <w:pStyle w:val="a2"/>
      </w:pPr>
      <w:r>
        <w:t>Растворитель – бутанол-1</w:t>
      </w:r>
    </w:p>
    <w:p w14:paraId="70CA4A31" w14:textId="77777777" w:rsidR="008748D5" w:rsidRDefault="008748D5" w:rsidP="008748D5">
      <w:pPr>
        <w:pStyle w:val="a2"/>
      </w:pPr>
      <w:r>
        <w:t>Диапазон содержания бутанола-1 в смеси: 0-20% по массе</w:t>
      </w:r>
    </w:p>
    <w:p w14:paraId="1B8D1EF5" w14:textId="77777777" w:rsidR="008748D5" w:rsidRDefault="008748D5" w:rsidP="008748D5">
      <w:pPr>
        <w:pStyle w:val="a2"/>
      </w:pPr>
      <w:r>
        <w:t>Температурный диапазон: от 15-14 С</w:t>
      </w:r>
    </w:p>
    <w:p w14:paraId="0FE958E0" w14:textId="77777777" w:rsidR="008748D5" w:rsidRDefault="008748D5" w:rsidP="008748D5">
      <w:pPr>
        <w:pStyle w:val="a3"/>
      </w:pPr>
      <w:r>
        <w:lastRenderedPageBreak/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620E8087" w14:textId="7C72D7DD" w:rsidR="008748D5" w:rsidRDefault="008748D5" w:rsidP="008748D5">
      <w:pPr>
        <w:pStyle w:val="31"/>
      </w:pPr>
      <w:r>
        <w:t>Методика обработки данных о вязкостях</w:t>
      </w:r>
    </w:p>
    <w:p w14:paraId="2FA185BF" w14:textId="6D6A9A7A" w:rsidR="008748D5" w:rsidRPr="00033B7E" w:rsidRDefault="008748D5" w:rsidP="008748D5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29038E">
        <w:t xml:space="preserve">Таблица </w:t>
      </w:r>
      <w:r w:rsidR="0029038E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6E1537C3" w:rsidR="008748D5" w:rsidRPr="00D60C21" w:rsidRDefault="008748D5" w:rsidP="00E67AEA">
            <w:pPr>
              <w:pStyle w:val="af2"/>
            </w:pPr>
            <w:bookmarkStart w:id="105" w:name="_Ref166460848"/>
            <w:r>
              <w:t xml:space="preserve">Таблица </w:t>
            </w:r>
            <w:r>
              <w:fldChar w:fldCharType="begin"/>
            </w:r>
            <w:r>
              <w:instrText xml:space="preserve"> SEQ Таблица \* ARABIC </w:instrText>
            </w:r>
            <w:r>
              <w:fldChar w:fldCharType="separate"/>
            </w:r>
            <w:r w:rsidR="008B2FB8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bookmarkEnd w:id="105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>в сПуаз</w:t>
            </w:r>
            <w:r>
              <w:br/>
            </w:r>
            <w:r w:rsidRPr="00D60C21">
              <w:t>Viscosity_verbose,</w:t>
            </w:r>
            <w:r>
              <w:t xml:space="preserve"> </w:t>
            </w:r>
            <w:r w:rsidRPr="00D60C21">
              <w:t>Temperature_verbose</w:t>
            </w:r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r w:rsidRPr="00D60C21">
              <w:t>Temperature</w:t>
            </w:r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8748D5">
      <w:pPr>
        <w:pStyle w:val="a2"/>
      </w:pPr>
    </w:p>
    <w:p w14:paraId="243C441C" w14:textId="05862629" w:rsidR="008748D5" w:rsidRDefault="008748D5" w:rsidP="008748D5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8748D5">
      <w:pPr>
        <w:pStyle w:val="af0"/>
        <w:keepNext/>
        <w:jc w:val="left"/>
      </w:pPr>
      <w:r>
        <w:rPr>
          <w:noProof/>
          <w:lang w:eastAsia="ru-RU"/>
        </w:rPr>
        <w:drawing>
          <wp:inline distT="0" distB="0" distL="0" distR="0" wp14:anchorId="4FB2A966" wp14:editId="14199622">
            <wp:extent cx="4694400" cy="3240000"/>
            <wp:effectExtent l="0" t="0" r="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65A171DC" w:rsidR="008748D5" w:rsidRDefault="008748D5" w:rsidP="008748D5">
      <w:pPr>
        <w:pStyle w:val="af2"/>
      </w:pPr>
      <w:bookmarkStart w:id="106" w:name="_Ref16646086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8</w:t>
      </w:r>
      <w:r>
        <w:rPr>
          <w:noProof/>
        </w:rPr>
        <w:fldChar w:fldCharType="end"/>
      </w:r>
      <w:bookmarkEnd w:id="106"/>
      <w:r>
        <w:t>. Временная развертка 1 эксперимента. Синим цветом отмечена температура, красным – вязкость</w:t>
      </w:r>
    </w:p>
    <w:p w14:paraId="76050D39" w14:textId="2555D7CD" w:rsidR="008748D5" w:rsidRPr="00EE32E7" w:rsidRDefault="008748D5" w:rsidP="008748D5">
      <w:pPr>
        <w:pStyle w:val="a3"/>
      </w:pPr>
      <w:r w:rsidRPr="00EE32E7">
        <w:lastRenderedPageBreak/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8748D5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34A1554B" wp14:editId="2C51E7E7">
            <wp:extent cx="4694400" cy="3240000"/>
            <wp:effectExtent l="0" t="0" r="0" b="0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16DFB03" w:rsidR="008748D5" w:rsidRPr="00A451E7" w:rsidRDefault="008748D5" w:rsidP="008748D5">
      <w:pPr>
        <w:pStyle w:val="af2"/>
      </w:pPr>
      <w:bookmarkStart w:id="107" w:name="_Ref16646087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9</w:t>
      </w:r>
      <w:r>
        <w:rPr>
          <w:noProof/>
        </w:rPr>
        <w:fldChar w:fldCharType="end"/>
      </w:r>
      <w:bookmarkEnd w:id="107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8748D5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промежуточных температур, когда нагрев шел быстро, и не был набран достаточный объем данных).</w:t>
      </w:r>
    </w:p>
    <w:p w14:paraId="188C2EA8" w14:textId="5ADCC57A" w:rsidR="008748D5" w:rsidRDefault="008748D5" w:rsidP="008748D5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QR фильтр с межквантильным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8748D5">
      <w:pPr>
        <w:pStyle w:val="af0"/>
        <w:keepNext/>
      </w:pPr>
      <w:r w:rsidRPr="00140220">
        <w:rPr>
          <w:noProof/>
          <w:lang w:eastAsia="ru-RU"/>
        </w:rPr>
        <w:lastRenderedPageBreak/>
        <w:drawing>
          <wp:inline distT="0" distB="0" distL="0" distR="0" wp14:anchorId="5D3A5199" wp14:editId="21593BC4">
            <wp:extent cx="4694400" cy="3240000"/>
            <wp:effectExtent l="0" t="0" r="0" b="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EB62917" w:rsidR="008748D5" w:rsidRDefault="008748D5" w:rsidP="008748D5">
      <w:pPr>
        <w:pStyle w:val="af2"/>
      </w:pPr>
      <w:bookmarkStart w:id="108" w:name="_Ref166460898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0</w:t>
      </w:r>
      <w:r>
        <w:rPr>
          <w:noProof/>
        </w:rPr>
        <w:fldChar w:fldCharType="end"/>
      </w:r>
      <w:bookmarkEnd w:id="108"/>
      <w:r>
        <w:t>. Отфильтрованные данные</w:t>
      </w:r>
    </w:p>
    <w:p w14:paraId="06B55FC5" w14:textId="0D9C52C8" w:rsidR="008748D5" w:rsidRPr="000811A4" w:rsidRDefault="008748D5" w:rsidP="005C2873">
      <w:pPr>
        <w:pStyle w:val="a3"/>
        <w:rPr>
          <w:highlight w:val="yellow"/>
        </w:rPr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C2873">
        <w:t>(</w:t>
      </w:r>
      <w:r w:rsidR="005C2873">
        <w:rPr>
          <w:noProof/>
        </w:rPr>
        <w:t>20</w:t>
      </w:r>
      <w:r w:rsidR="005C2873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48AFC3EB" w14:textId="77777777" w:rsidR="00983B76" w:rsidRDefault="00983B76" w:rsidP="00983B76">
      <w:pPr>
        <w:pStyle w:val="20"/>
      </w:pPr>
      <w:r>
        <w:t>Численное решение</w:t>
      </w:r>
    </w:p>
    <w:p w14:paraId="19FBE8E3" w14:textId="77777777" w:rsidR="00983B76" w:rsidRPr="00BF285C" w:rsidRDefault="00983B76" w:rsidP="00983B76">
      <w:pPr>
        <w:pStyle w:val="31"/>
      </w:pPr>
      <w:bookmarkStart w:id="109" w:name="_Toc136296705"/>
      <w:r>
        <w:t>Проблемы моделирования</w:t>
      </w:r>
      <w:bookmarkEnd w:id="109"/>
    </w:p>
    <w:p w14:paraId="7022101F" w14:textId="77777777" w:rsidR="00983B76" w:rsidRDefault="00983B76" w:rsidP="00983B76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CF2C4EF" w14:textId="77777777" w:rsidTr="00D536A7">
        <w:tc>
          <w:tcPr>
            <w:tcW w:w="500" w:type="pct"/>
          </w:tcPr>
          <w:p w14:paraId="65D1764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2FB3C6A2" w14:textId="77777777" w:rsidR="00983B76" w:rsidRDefault="00983B76" w:rsidP="00E67AE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ED7EED9" w14:textId="77777777" w:rsidR="00983B76" w:rsidRDefault="00983B76" w:rsidP="00E67AEA">
            <w:pPr>
              <w:pStyle w:val="a3"/>
            </w:pPr>
            <w:bookmarkStart w:id="110" w:name="_Ref166017628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0"/>
          </w:p>
        </w:tc>
      </w:tr>
    </w:tbl>
    <w:p w14:paraId="6879F750" w14:textId="1A797146" w:rsidR="00983B76" w:rsidRDefault="00983B76" w:rsidP="00983B76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77F26F9479CF43A4AA14450BCE98A94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77F26F9479CF43A4AA14450BCE98A94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A11A6E2" w14:textId="77777777" w:rsidR="00983B76" w:rsidRDefault="00983B76" w:rsidP="00983B76">
      <w:pPr>
        <w:pStyle w:val="31"/>
      </w:pPr>
      <w:bookmarkStart w:id="111" w:name="_Toc136296706"/>
      <w:r w:rsidRPr="00644CFE">
        <w:t>Формирование</w:t>
      </w:r>
      <w:r>
        <w:t xml:space="preserve"> системы</w:t>
      </w:r>
      <w:bookmarkEnd w:id="111"/>
    </w:p>
    <w:p w14:paraId="023BF862" w14:textId="77777777" w:rsidR="00983B76" w:rsidRDefault="00983B76" w:rsidP="00983B76">
      <w:pPr>
        <w:pStyle w:val="a3"/>
      </w:pPr>
      <w:bookmarkStart w:id="112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C1351F6" w14:textId="77777777" w:rsidTr="00D536A7">
        <w:tc>
          <w:tcPr>
            <w:tcW w:w="500" w:type="pct"/>
          </w:tcPr>
          <w:p w14:paraId="51B477A1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35E45E4" w14:textId="77777777" w:rsidR="00983B76" w:rsidRDefault="00983B76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2AC039D" w14:textId="77777777" w:rsidR="00983B76" w:rsidRDefault="00983B76" w:rsidP="00E67AEA">
            <w:pPr>
              <w:pStyle w:val="a3"/>
            </w:pPr>
            <w:bookmarkStart w:id="113" w:name="_Ref166017772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3"/>
          </w:p>
        </w:tc>
      </w:tr>
    </w:tbl>
    <w:p w14:paraId="4C3C1F7C" w14:textId="77777777" w:rsidR="00983B76" w:rsidRDefault="00983B76" w:rsidP="00983B76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B7BFA6E" w14:textId="77777777" w:rsidTr="00D536A7">
        <w:tc>
          <w:tcPr>
            <w:tcW w:w="500" w:type="pct"/>
          </w:tcPr>
          <w:p w14:paraId="3990BF13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0FF0C61" w14:textId="77777777" w:rsidR="00983B76" w:rsidRPr="00001B31" w:rsidRDefault="00983B76" w:rsidP="00E67AEA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38A9BDC" w14:textId="77777777" w:rsidR="00983B76" w:rsidRPr="00FE72FE" w:rsidRDefault="00983B76" w:rsidP="00E67AEA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78A30BA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E4323E7" w14:textId="77777777" w:rsidR="00983B76" w:rsidRDefault="00983B76" w:rsidP="00983B76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99F88E0" w14:textId="77777777" w:rsidTr="00D536A7">
        <w:tc>
          <w:tcPr>
            <w:tcW w:w="500" w:type="pct"/>
          </w:tcPr>
          <w:p w14:paraId="30C53BDF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996A385" w14:textId="77777777" w:rsidR="00983B76" w:rsidRPr="00FE72FE" w:rsidRDefault="00983B76" w:rsidP="00E67AEA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30BE00F" w14:textId="77777777" w:rsidR="00983B76" w:rsidRDefault="00983B76" w:rsidP="00E67AEA">
            <w:pPr>
              <w:pStyle w:val="a3"/>
            </w:pPr>
            <w:bookmarkStart w:id="114" w:name="_Ref166028652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3852C2A8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5A02733B" w14:textId="77777777" w:rsidR="00983B76" w:rsidRDefault="00983B76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t xml:space="preserve"> - </w:t>
      </w:r>
      <w:r w:rsidRPr="00FE72FE">
        <w:t>вектор концентраций</w:t>
      </w:r>
    </w:p>
    <w:p w14:paraId="2B0B9439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764216DC" w14:textId="77777777" w:rsidR="00983B76" w:rsidRDefault="00983B76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>
        <w:t xml:space="preserve"> – начальные значения концентраций</w:t>
      </w:r>
    </w:p>
    <w:p w14:paraId="6073F30D" w14:textId="77777777" w:rsidR="00983B76" w:rsidRDefault="00983B76" w:rsidP="00983B76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B4020BF" w14:textId="77777777" w:rsidR="00983B76" w:rsidRDefault="00983B76" w:rsidP="00983B76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46353639" w14:textId="77777777" w:rsidR="00983B76" w:rsidRDefault="00983B76" w:rsidP="00983B76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026E05B2" w14:textId="77777777" w:rsidR="00983B76" w:rsidRPr="002714BE" w:rsidRDefault="00983B76" w:rsidP="00983B76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51DD4119" w14:textId="77777777" w:rsidR="00983B76" w:rsidRDefault="00983B76" w:rsidP="00983B76">
      <w:pPr>
        <w:pStyle w:val="31"/>
      </w:pPr>
      <w:bookmarkStart w:id="115" w:name="_Toc136296707"/>
      <w:bookmarkEnd w:id="112"/>
      <w:r>
        <w:t>Дискретизация по времени</w:t>
      </w:r>
      <w:bookmarkEnd w:id="115"/>
    </w:p>
    <w:p w14:paraId="30174835" w14:textId="6F35E3D9" w:rsidR="00983B76" w:rsidRDefault="00983B76" w:rsidP="00983B76">
      <w:pPr>
        <w:pStyle w:val="a3"/>
      </w:pPr>
      <w:bookmarkStart w:id="11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0839E7DB" w14:textId="7E20BA8F" w:rsidR="00983B76" w:rsidRDefault="00983B76" w:rsidP="00983B76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308084CA" w14:textId="77777777" w:rsidR="00983B76" w:rsidRDefault="00983B76" w:rsidP="00983B76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4D73171E" w14:textId="77777777" w:rsidR="00983B76" w:rsidRDefault="00983B76" w:rsidP="00983B76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534ABCA7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75343BF0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6FEC6E41" w14:textId="77777777" w:rsidR="00983B76" w:rsidRDefault="00983B76" w:rsidP="00983B76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2244E1FA" w14:textId="77777777" w:rsidTr="00D536A7">
        <w:tc>
          <w:tcPr>
            <w:tcW w:w="500" w:type="pct"/>
          </w:tcPr>
          <w:p w14:paraId="5C4EAE6B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518633FC" w14:textId="77777777" w:rsidR="00983B76" w:rsidRDefault="00983B76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248520B7" w14:textId="77777777" w:rsidR="00983B76" w:rsidRDefault="00983B76" w:rsidP="00E67AEA">
            <w:pPr>
              <w:pStyle w:val="a3"/>
            </w:pPr>
            <w:bookmarkStart w:id="117" w:name="_Ref13463723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7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7"/>
          </w:p>
        </w:tc>
      </w:tr>
    </w:tbl>
    <w:p w14:paraId="479DF0F6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131EF9A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3C19F71" w14:textId="77777777" w:rsidR="00983B76" w:rsidRPr="007A699D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7A699D">
        <w:t>​- коэффициенты метода</w:t>
      </w:r>
    </w:p>
    <w:p w14:paraId="760E8A3D" w14:textId="77777777" w:rsidR="00983B76" w:rsidRPr="007A699D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92ABDB9" w14:textId="77777777" w:rsidTr="00D536A7">
        <w:tc>
          <w:tcPr>
            <w:tcW w:w="500" w:type="pct"/>
          </w:tcPr>
          <w:p w14:paraId="26DA3E5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D969D4C" w14:textId="77777777" w:rsidR="00983B76" w:rsidRDefault="00983B76" w:rsidP="00E67AEA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61D3298" w14:textId="77777777" w:rsidR="00983B76" w:rsidRDefault="00983B76" w:rsidP="00E67AEA">
            <w:pPr>
              <w:pStyle w:val="a3"/>
            </w:pPr>
            <w:bookmarkStart w:id="118" w:name="_Ref13463724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17BD2725" w14:textId="1F44786A" w:rsidR="00983B76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Pr="006838B0">
        <w:t>​</w:t>
      </w:r>
      <w:r>
        <w:t xml:space="preserve"> - </w:t>
      </w:r>
      <w:r w:rsidRPr="007A699D">
        <w:t>является нижнетреугольной для явных методов. Порядок точности метода зависит от выбора коэффициентов.</w:t>
      </w:r>
      <w:r>
        <w:t xml:space="preserve"> </w:t>
      </w:r>
      <w:r w:rsidRPr="007A699D">
        <w:t>Существуют разные варианты явных методов Рунге-Кутты различных порядков и стадий</w:t>
      </w:r>
      <w:r>
        <w:t xml:space="preserve"> (т.е. количества промежуточных значений функции на каждом временном промежутке). </w:t>
      </w:r>
      <w:r w:rsidRPr="007A699D">
        <w:t>Коэффициенты метода задаются таблицей Бутчера</w:t>
      </w:r>
      <w:r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>
            <w:fldChar w:fldCharType="separate"/>
          </w:r>
          <w:r>
            <w:t>[54]</w:t>
          </w:r>
          <w:r>
            <w:fldChar w:fldCharType="end"/>
          </w:r>
        </w:sdtContent>
      </w:sdt>
      <w:r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330708C" w14:textId="77777777" w:rsidTr="00D536A7">
        <w:tc>
          <w:tcPr>
            <w:tcW w:w="500" w:type="pct"/>
          </w:tcPr>
          <w:p w14:paraId="4E936E1D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8F426CE" w14:textId="77777777" w:rsidR="00983B76" w:rsidRDefault="00983B76" w:rsidP="00E67AEA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19815F44" w14:textId="77777777" w:rsidR="00983B76" w:rsidRDefault="00983B76" w:rsidP="00E67AEA">
            <w:pPr>
              <w:pStyle w:val="a3"/>
            </w:pPr>
            <w:bookmarkStart w:id="119" w:name="_Ref166460680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445A7138" w14:textId="3B218A6A" w:rsidR="00983B76" w:rsidRDefault="00983B76" w:rsidP="00983B76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0" w:name="_Hlk134744698"/>
      <w:bookmarkEnd w:id="11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5CB63A53" w14:textId="77777777" w:rsidR="00983B76" w:rsidRDefault="00983B76" w:rsidP="00983B76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18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983B76" w14:paraId="3B6A4F0C" w14:textId="77777777" w:rsidTr="00D536A7">
        <w:tc>
          <w:tcPr>
            <w:tcW w:w="472" w:type="pct"/>
          </w:tcPr>
          <w:p w14:paraId="55E858D8" w14:textId="77777777" w:rsidR="00983B76" w:rsidRDefault="00983B76" w:rsidP="00E67AEA">
            <w:pPr>
              <w:pStyle w:val="a3"/>
            </w:pPr>
          </w:p>
        </w:tc>
        <w:tc>
          <w:tcPr>
            <w:tcW w:w="4049" w:type="pct"/>
          </w:tcPr>
          <w:p w14:paraId="4DA53660" w14:textId="77777777" w:rsidR="00983B76" w:rsidRDefault="00983B76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623EDE5" w14:textId="77777777" w:rsidR="00983B76" w:rsidRDefault="00983B76" w:rsidP="00E67AEA">
            <w:pPr>
              <w:pStyle w:val="a3"/>
            </w:pPr>
            <w:bookmarkStart w:id="121" w:name="_Ref166452995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bookmarkEnd w:id="121"/>
            <w:r>
              <w:t>)</w:t>
            </w:r>
          </w:p>
        </w:tc>
      </w:tr>
    </w:tbl>
    <w:p w14:paraId="78674590" w14:textId="40B1D286" w:rsidR="00983B76" w:rsidRDefault="00983B76" w:rsidP="00983B76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2CE4AD16" w14:textId="3F7A79B3" w:rsidR="00983B76" w:rsidRDefault="00983B76" w:rsidP="00983B76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2"/>
      <w:r w:rsidRPr="00A807B9">
        <w:t>вид</w:t>
      </w:r>
      <w:commentRangeEnd w:id="122"/>
      <w:r>
        <w:rPr>
          <w:rStyle w:val="af6"/>
          <w:rFonts w:eastAsia="SimSun" w:cstheme="minorBidi"/>
          <w:color w:val="auto"/>
          <w:lang w:eastAsia="en-US"/>
        </w:rPr>
        <w:commentReference w:id="12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58C83CF" w14:textId="77777777" w:rsidTr="00D536A7">
        <w:tc>
          <w:tcPr>
            <w:tcW w:w="500" w:type="pct"/>
          </w:tcPr>
          <w:p w14:paraId="5BD0DD90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76D0BC78" w14:textId="77777777" w:rsidR="00983B76" w:rsidRPr="00ED5CAD" w:rsidRDefault="00983B76" w:rsidP="00E67AEA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0DB3BA8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AA965A0" w14:textId="77777777" w:rsidR="00983B76" w:rsidRDefault="00983B76" w:rsidP="00983B76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FACABA0" w14:textId="77777777" w:rsidR="00983B76" w:rsidRPr="00A807B9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DD4F77">
        <w:t>​ определяются из условия точности метода</w:t>
      </w:r>
    </w:p>
    <w:p w14:paraId="1E4106AC" w14:textId="77777777" w:rsidR="00983B76" w:rsidRDefault="00983B76" w:rsidP="00983B76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FA9BD8A" w14:textId="28BAA931" w:rsidR="00983B76" w:rsidRPr="00DD4F77" w:rsidRDefault="00983B76" w:rsidP="00983B76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DD934CA" w14:textId="77777777" w:rsidR="00983B76" w:rsidRPr="00DD4F77" w:rsidRDefault="00983B76" w:rsidP="00983B76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40CB2B89" w14:textId="26848EC5" w:rsidR="00983B76" w:rsidRDefault="00983B76" w:rsidP="00983B76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4D51EDE0" w14:textId="77777777" w:rsidR="00983B76" w:rsidRPr="00A5027C" w:rsidRDefault="00983B76" w:rsidP="00983B76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5B1F92AD" w14:textId="77777777" w:rsidR="00983B76" w:rsidRPr="00185B6A" w:rsidRDefault="00983B76" w:rsidP="00983B76">
      <w:pPr>
        <w:pStyle w:val="31"/>
      </w:pPr>
      <w:bookmarkStart w:id="123" w:name="_Toc136296708"/>
      <w:bookmarkEnd w:id="120"/>
      <w:r>
        <w:t>Линеаризация системы и итерационное решение</w:t>
      </w:r>
      <w:bookmarkEnd w:id="123"/>
    </w:p>
    <w:p w14:paraId="654ACAB1" w14:textId="5D3391C8" w:rsidR="00983B76" w:rsidRDefault="00983B76" w:rsidP="00983B76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87CE3CFDCF5F47949E09F0CB309B96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87CE3CFDCF5F47949E09F0CB309B96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481C3C54" w14:textId="77777777" w:rsidTr="00D536A7">
        <w:tc>
          <w:tcPr>
            <w:tcW w:w="482" w:type="pct"/>
          </w:tcPr>
          <w:p w14:paraId="014ECBF6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46F33FCF" w14:textId="77777777" w:rsidR="00983B76" w:rsidRDefault="00983B76" w:rsidP="00E67AE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CE3BED0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E434BA3" w14:textId="77777777" w:rsidR="00983B76" w:rsidRDefault="00983B76" w:rsidP="00983B76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76B9A658" w14:textId="77777777" w:rsidR="00983B76" w:rsidRPr="00B30060" w:rsidRDefault="00983B76" w:rsidP="00983B76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4B2F812B" w14:textId="77777777" w:rsidR="00983B76" w:rsidRDefault="00983B76" w:rsidP="00983B76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787B2A8E" w14:textId="77777777" w:rsidR="00983B76" w:rsidRDefault="00983B76" w:rsidP="00983B76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81C84EB" w14:textId="77777777" w:rsidR="00983B76" w:rsidRDefault="00983B76" w:rsidP="00983B76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:rsidRPr="000053E7" w14:paraId="41130408" w14:textId="77777777" w:rsidTr="00D536A7">
        <w:tc>
          <w:tcPr>
            <w:tcW w:w="482" w:type="pct"/>
          </w:tcPr>
          <w:p w14:paraId="6924049C" w14:textId="77777777" w:rsidR="00983B76" w:rsidRPr="000053E7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25D1BB53" w14:textId="77777777" w:rsidR="00983B76" w:rsidRPr="000053E7" w:rsidRDefault="00983B76" w:rsidP="00E67AEA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A0C3325" w14:textId="77777777" w:rsidR="00983B76" w:rsidRPr="000053E7" w:rsidRDefault="00983B76" w:rsidP="00E67AEA">
            <w:pPr>
              <w:pStyle w:val="a3"/>
            </w:pPr>
            <w:r w:rsidRPr="000053E7"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118E8ED6" w14:textId="77777777" w:rsidR="00983B76" w:rsidRDefault="00983B76" w:rsidP="00983B76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08F66D02" w14:textId="77777777" w:rsidTr="00D536A7">
        <w:tc>
          <w:tcPr>
            <w:tcW w:w="482" w:type="pct"/>
          </w:tcPr>
          <w:p w14:paraId="250A58BF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18FB6949" w14:textId="77777777" w:rsidR="00983B76" w:rsidRDefault="00983B76" w:rsidP="00E67AE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0002DD74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C08C3D" w14:textId="77777777" w:rsidR="00983B76" w:rsidRDefault="00983B76" w:rsidP="00983B76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25D0F5C5" w14:textId="77777777" w:rsidR="00983B76" w:rsidRDefault="00983B76" w:rsidP="00983B76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5C715FCE" w14:textId="77777777" w:rsidR="00983B76" w:rsidRDefault="00983B76" w:rsidP="00983B76">
      <w:pPr>
        <w:pStyle w:val="31"/>
      </w:pPr>
      <w:bookmarkStart w:id="124" w:name="_Toc136296709"/>
      <w:r>
        <w:t>Решение СЛАУ</w:t>
      </w:r>
      <w:bookmarkEnd w:id="124"/>
    </w:p>
    <w:p w14:paraId="0475487E" w14:textId="31B86230" w:rsidR="00983B76" w:rsidRDefault="00983B76" w:rsidP="00983B76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226AB768" w14:textId="49C2AC8E" w:rsidR="00983B76" w:rsidRDefault="00983B76" w:rsidP="00983B76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730ADC02" w14:textId="686EAEDE" w:rsidR="00983B76" w:rsidRDefault="00983B76" w:rsidP="00983B76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3DE6574C" w14:textId="408DAC82" w:rsidR="00983B76" w:rsidRPr="00983B76" w:rsidRDefault="00983B76" w:rsidP="00983B76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неполный LU-разложения, многосеточный и др. Пре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3538BBC" w14:textId="2CFE253C" w:rsidR="00121867" w:rsidRDefault="009661DD" w:rsidP="009661DD">
      <w:pPr>
        <w:pStyle w:val="20"/>
        <w:numPr>
          <w:ilvl w:val="0"/>
          <w:numId w:val="47"/>
        </w:numPr>
      </w:pPr>
      <w:r>
        <w:t>Расчет кинетики</w:t>
      </w:r>
    </w:p>
    <w:p w14:paraId="25CB2779" w14:textId="1DF87192" w:rsidR="00AD34AF" w:rsidRPr="00AD34AF" w:rsidRDefault="00AD34AF" w:rsidP="00AD34AF">
      <w:pPr>
        <w:pStyle w:val="31"/>
      </w:pPr>
      <w:r>
        <w:t>Методика расчета</w:t>
      </w:r>
    </w:p>
    <w:p w14:paraId="13DA17E4" w14:textId="476521BF" w:rsidR="00121867" w:rsidRDefault="00121867" w:rsidP="00121867">
      <w:pPr>
        <w:pStyle w:val="a3"/>
      </w:pPr>
      <w:r>
        <w:t xml:space="preserve">Моделирование реакций полимеризации и фотовосстановление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>
        <w:t xml:space="preserve">Рисунок </w:t>
      </w:r>
      <w:r>
        <w:rPr>
          <w:noProof/>
        </w:rPr>
        <w:t>7</w:t>
      </w:r>
      <w:r>
        <w:fldChar w:fldCharType="end"/>
      </w:r>
      <w:r>
        <w:t>):</w:t>
      </w:r>
    </w:p>
    <w:p w14:paraId="42A20BEE" w14:textId="25452B72" w:rsidR="00121867" w:rsidRDefault="00121867" w:rsidP="00121867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C10C1BC" wp14:editId="79E512A6">
                <wp:extent cx="6005401" cy="3510284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510284"/>
                          <a:chOff x="-284018" y="-326712"/>
                          <a:chExt cx="6007270" cy="3511705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11"/>
                            <a:ext cx="5944815" cy="31318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254ED" w14:textId="2261A50E" w:rsidR="00E67AEA" w:rsidRPr="001B61D3" w:rsidRDefault="00E67AEA" w:rsidP="00121867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5" w:name="_Ref13539004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 w:rsidR="00CD75EB">
                                <w:rPr>
                                  <w:noProof/>
                                </w:rPr>
                                <w:t>1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25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C10C1BC" id="Группа 32" o:spid="_x0000_s1039" style="width:472.85pt;height:276.4pt;mso-position-horizontal-relative:char;mso-position-vertical-relative:line" coordorigin="-2840,-3267" coordsize="60072,351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apgt4XBQnJ6eIiIgzgMWT/rqKJYunUqnEksVzd3cX&#10;SxavlX8BgoKCpH9AxYplCwwMpAsAAAAogZjejWqbLlBTU1Ny4by8vDhfAJcFzheQA+cLmBHnCwAA&#10;ACiEmN6NapsuwHUE+He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uRCwDDyAXGQC4wIXIBAACAmYjxuxe5ADCMXGAM5AITIhcAAACYiRi/&#10;ex1MLvC3f/u337pzf/VXf6U71DtpYM1pgo1u7S0Wi+jW3tWrV6Nbe9evX4+ul34Tvv7663Gy3l55&#10;5RVyAQAAgDmI6b3XweQCP31PNMDoTv4ZWHsaC6Nbe/pnFd3a293djW7t3bx5M7peP/jBD/7hH/4h&#10;Ttbbd7/7XXIBAACAOfDw3u9gcgH+jgD3Nv6OYAz8HcGE+DsCAACAmYjxuxe5ADCMXGAM5AITIhc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sdTC6gS+rvlAaYX/3qV78G&#10;1t6NGzeiW3uLxSK6tbe7uxvd2rt161Z0vf7+7//+jTfeiJP19vrrr5MLAAAAzEFM770OJhf42nvy&#10;3HPPfe973/sBsPY0wUa39haLRXRr7+rVq9GtvWvXrkXX69vf/vZ3vvOdOFlvL7/8MrkAAADAHMT0&#10;3utgcoG33nrrn+8cf0eAuwV/RzAG/o5gQvwdAQAAwEzE9N7rwHKBWLoT5AK4W5ALjIFcYELkAgAA&#10;ADMR43cvcgFgGL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31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" stroked="f">
                  <v:textbox style="mso-fit-shape-to-text:t" inset="0,0,0,0">
                    <w:txbxContent>
                      <w:p w14:paraId="62C254ED" w14:textId="2261A50E" w:rsidR="00E67AEA" w:rsidRPr="001B61D3" w:rsidRDefault="00E67AEA" w:rsidP="00121867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26" w:name="_Ref13539004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 w:rsidR="00CD75EB">
                          <w:rPr>
                            <w:noProof/>
                          </w:rPr>
                          <w:t>1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26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0717A" w14:textId="7CCDF7F3" w:rsidR="00121867" w:rsidRDefault="00121867" w:rsidP="00121867">
      <w:pPr>
        <w:pStyle w:val="a3"/>
      </w:pPr>
      <w:r>
        <w:t>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04AE3358" w14:textId="21867AB5" w:rsidR="00A4663B" w:rsidRPr="00A4663B" w:rsidRDefault="00A4663B" w:rsidP="00121867">
      <w:pPr>
        <w:pStyle w:val="a3"/>
      </w:pPr>
      <w:r>
        <w:t xml:space="preserve">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>, тем самым позволяя быстро и точно решать жесткие системы. При возникновении большой ошибки</w:t>
      </w:r>
      <w:r w:rsidR="000E1E56">
        <w:t xml:space="preserve"> при решении</w:t>
      </w:r>
      <w:r>
        <w:t xml:space="preserve"> алгоритм распознает это и автоматически переключается на явный метод Рунге-Кутты </w:t>
      </w:r>
      <w:r w:rsidR="000E1E56">
        <w:t>с меньшим шагом по времени, тем самым снижая вероятность неправильных вычислений.</w:t>
      </w:r>
    </w:p>
    <w:p w14:paraId="151A4EB1" w14:textId="36150B85" w:rsidR="008D4FAF" w:rsidRPr="008D4FAF" w:rsidRDefault="008D4FAF" w:rsidP="00AD34AF">
      <w:pPr>
        <w:pStyle w:val="31"/>
      </w:pPr>
      <w:r>
        <w:t>Редукция систем</w:t>
      </w:r>
    </w:p>
    <w:p w14:paraId="4E624CCD" w14:textId="1606220E" w:rsidR="008D4FAF" w:rsidRDefault="000E1E56" w:rsidP="00A33384">
      <w:pPr>
        <w:pStyle w:val="a3"/>
        <w:rPr>
          <w:noProof/>
        </w:rPr>
      </w:pPr>
      <w:r>
        <w:rPr>
          <w:noProof/>
        </w:rPr>
        <w:t>Однако с</w:t>
      </w:r>
      <w:r w:rsidR="008D4FAF">
        <w:rPr>
          <w:noProof/>
        </w:rPr>
        <w:t>хемы фотоиницирования и полимеризации, описанные выше, состоят из множе</w:t>
      </w:r>
      <w:r>
        <w:rPr>
          <w:noProof/>
        </w:rPr>
        <w:t>ст</w:t>
      </w:r>
      <w:r w:rsidR="008D4FAF">
        <w:rPr>
          <w:noProof/>
        </w:rPr>
        <w:t xml:space="preserve">ва реакций и включают большое количество промежуточных частиц. Численное решение </w:t>
      </w:r>
      <w:r w:rsidR="00AD34AF">
        <w:rPr>
          <w:noProof/>
        </w:rPr>
        <w:t>этой</w:t>
      </w:r>
      <w:r w:rsidR="008D4FAF">
        <w:rPr>
          <w:noProof/>
        </w:rPr>
        <w:t xml:space="preserve"> системы даже без расчета пространственного </w:t>
      </w:r>
      <w:r w:rsidR="008D4FAF" w:rsidRPr="007C62EF">
        <w:t>распределени</w:t>
      </w:r>
      <w:r w:rsidR="008D4FAF">
        <w:t>я концентрации</w:t>
      </w:r>
      <w:r w:rsidR="008D4FAF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8D4FAF" w:rsidRPr="00A33384">
        <w:t>настолько</w:t>
      </w:r>
      <w:r w:rsidR="008D4FAF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8D4FAF" w:rsidRPr="00FC3DF4">
        <w:rPr>
          <w:noProof/>
        </w:rPr>
        <w:t xml:space="preserve"> </w:t>
      </w:r>
      <w:r w:rsidR="008C0A16">
        <w:rPr>
          <w:noProof/>
        </w:rPr>
        <w:t xml:space="preserve"> </w:t>
      </w:r>
    </w:p>
    <w:p w14:paraId="69897F47" w14:textId="47D5E2CA" w:rsidR="008D4FAF" w:rsidRDefault="008D4FAF" w:rsidP="00A33384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27"/>
      <w:r>
        <w:rPr>
          <w:noProof/>
        </w:rPr>
        <w:t>переменных</w:t>
      </w:r>
      <w:commentRangeEnd w:id="127"/>
      <w:r>
        <w:rPr>
          <w:rStyle w:val="af6"/>
          <w:rFonts w:eastAsia="SimSun" w:cstheme="minorBidi"/>
          <w:color w:val="auto"/>
          <w:lang w:eastAsia="en-US"/>
        </w:rPr>
        <w:commentReference w:id="127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</w:t>
      </w:r>
      <w:r w:rsidR="0015511F">
        <w:lastRenderedPageBreak/>
        <w:t>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="00B624E9"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6CCE67CE" w14:textId="3E4E22A1" w:rsidR="003045FD" w:rsidRDefault="003045FD" w:rsidP="00AD34AF">
      <w:pPr>
        <w:pStyle w:val="1"/>
        <w:numPr>
          <w:ilvl w:val="0"/>
          <w:numId w:val="46"/>
        </w:numPr>
      </w:pPr>
      <w:r>
        <w:t>Фотоинициирование</w:t>
      </w:r>
    </w:p>
    <w:p w14:paraId="4D1AB6AA" w14:textId="20194592" w:rsidR="00B624E9" w:rsidRDefault="003045FD" w:rsidP="00B624E9">
      <w:pPr>
        <w:pStyle w:val="a3"/>
      </w:pPr>
      <w:r>
        <w:t>Схема реакций фотоиницирования самая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. Поэтому становится возможным редуцировать схему до нескольких ключевых реакций.</w:t>
      </w:r>
      <w:r>
        <w:t xml:space="preserve"> </w:t>
      </w:r>
      <w:r w:rsidR="00AD34AF">
        <w:t>К тому же</w:t>
      </w:r>
      <w:r>
        <w:t xml:space="preserve"> при </w:t>
      </w:r>
      <w:r w:rsidRPr="003045FD">
        <w:t>используемых</w:t>
      </w:r>
      <w:r>
        <w:t xml:space="preserve"> интенсивностях</w:t>
      </w:r>
      <w:commentRangeStart w:id="128"/>
      <w:commentRangeEnd w:id="128"/>
      <w:r>
        <w:rPr>
          <w:rStyle w:val="af6"/>
          <w:rFonts w:eastAsia="SimSun" w:cstheme="minorBidi"/>
          <w:color w:val="auto"/>
          <w:lang w:eastAsia="en-US"/>
        </w:rPr>
        <w:commentReference w:id="128"/>
      </w:r>
      <w:r>
        <w:t xml:space="preserve"> концентрации некоторых промежуточных соединениях настолько низки, что некоторые реакции почти не протекают и, поэтому, не влияют на </w:t>
      </w:r>
      <w:r w:rsidR="00A33384">
        <w:t>кинетические</w:t>
      </w:r>
      <w:r>
        <w:t xml:space="preserve"> кривые основных веществ, участвующих в реакци</w:t>
      </w:r>
      <w:r w:rsidR="00AD34AF">
        <w:t>ях</w:t>
      </w:r>
      <w:r>
        <w:t xml:space="preserve"> </w:t>
      </w:r>
      <w:r w:rsidR="00B624E9" w:rsidRPr="00B624E9">
        <w:t>дальнейшей</w:t>
      </w:r>
      <w:r>
        <w:t xml:space="preserve"> </w:t>
      </w:r>
      <w:r w:rsidRPr="003045FD">
        <w:t>полимеризации</w:t>
      </w:r>
      <w:r w:rsidR="00516BBD">
        <w:t xml:space="preserve"> 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29038E">
        <w:t xml:space="preserve">Рисунок </w:t>
      </w:r>
      <w:r w:rsidR="0029038E">
        <w:rPr>
          <w:noProof/>
        </w:rPr>
        <w:t>14</w:t>
      </w:r>
      <w:r w:rsidR="00516BBD">
        <w:fldChar w:fldCharType="end"/>
      </w:r>
      <w:r w:rsidR="00516BBD">
        <w:t>)</w:t>
      </w:r>
      <w:r>
        <w:t>.</w:t>
      </w:r>
      <w:r w:rsidR="00516BBD">
        <w:t xml:space="preserve"> </w:t>
      </w:r>
      <w:r>
        <w:t xml:space="preserve"> </w:t>
      </w:r>
    </w:p>
    <w:p w14:paraId="633A28AB" w14:textId="77777777" w:rsidR="00B624E9" w:rsidRDefault="00B624E9" w:rsidP="00B624E9">
      <w:pPr>
        <w:pStyle w:val="a3"/>
        <w:keepNext/>
      </w:pPr>
      <w:r>
        <w:rPr>
          <w:noProof/>
        </w:rPr>
        <w:drawing>
          <wp:inline distT="0" distB="0" distL="0" distR="0" wp14:anchorId="384C3710" wp14:editId="2509DAE0">
            <wp:extent cx="6132897" cy="3957102"/>
            <wp:effectExtent l="0" t="0" r="1270" b="571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2897" cy="3957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213F2A3" w:rsidR="00B624E9" w:rsidRDefault="00B624E9" w:rsidP="00B624E9">
      <w:pPr>
        <w:pStyle w:val="af2"/>
        <w:rPr>
          <w:noProof/>
        </w:rPr>
      </w:pPr>
      <w:bookmarkStart w:id="129" w:name="_Ref16642140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2</w:t>
      </w:r>
      <w:r>
        <w:fldChar w:fldCharType="end"/>
      </w:r>
      <w:bookmarkEnd w:id="129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1B61F9AC" w:rsidR="003045FD" w:rsidRPr="003045FD" w:rsidRDefault="003045FD" w:rsidP="008C0A16">
      <w:pPr>
        <w:pStyle w:val="a3"/>
      </w:pPr>
      <w:r>
        <w:t xml:space="preserve">После исключения </w:t>
      </w:r>
      <w:r w:rsidR="00516BBD">
        <w:t xml:space="preserve">некоторых реакцией 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2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>ля фотоинициирования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7270D0CC" w14:textId="77777777" w:rsidR="008A1FF6" w:rsidRDefault="008A1FF6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44353A66" wp14:editId="51D7ED9A">
            <wp:extent cx="6554386" cy="1898650"/>
            <wp:effectExtent l="0" t="0" r="0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8877" cy="190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4A104E73" w:rsidR="008A1FF6" w:rsidRDefault="008A1FF6" w:rsidP="00F75ED3">
      <w:pPr>
        <w:pStyle w:val="af2"/>
        <w:rPr>
          <w:noProof/>
        </w:rPr>
      </w:pPr>
      <w:bookmarkStart w:id="130" w:name="_Ref16575231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22</w:t>
      </w:r>
      <w:r w:rsidR="00674BB7">
        <w:rPr>
          <w:noProof/>
        </w:rPr>
        <w:fldChar w:fldCharType="end"/>
      </w:r>
      <w:bookmarkEnd w:id="130"/>
      <w:r>
        <w:t>. Редуцированная схема фотоинициирования</w:t>
      </w:r>
    </w:p>
    <w:p w14:paraId="4EB36BE2" w14:textId="77777777" w:rsidR="00DB0A27" w:rsidRDefault="003045FD" w:rsidP="00DB0A27">
      <w:pPr>
        <w:pStyle w:val="a3"/>
        <w:keepNext/>
      </w:pPr>
      <w:r>
        <w:rPr>
          <w:noProof/>
        </w:rPr>
        <w:drawing>
          <wp:inline distT="0" distB="0" distL="0" distR="0" wp14:anchorId="49CF980C" wp14:editId="190BB2D3">
            <wp:extent cx="6570342" cy="4211091"/>
            <wp:effectExtent l="0" t="0" r="254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0342" cy="4211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2CC783B7" w:rsidR="00603512" w:rsidRDefault="00DB0A27" w:rsidP="00DB0A27">
      <w:pPr>
        <w:pStyle w:val="af2"/>
        <w:rPr>
          <w:noProof/>
        </w:r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3</w:t>
      </w:r>
      <w:r>
        <w:fldChar w:fldCharType="end"/>
      </w:r>
      <w:r>
        <w:t>. Сравнение полной и редуцированной модели фотоиницииров</w:t>
      </w:r>
      <w:r w:rsidR="00084286">
        <w:t>а</w:t>
      </w:r>
      <w:r>
        <w:t>ния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AD34AF">
      <w:pPr>
        <w:pStyle w:val="1"/>
      </w:pPr>
      <w:r>
        <w:t>Полимеризация</w:t>
      </w:r>
    </w:p>
    <w:p w14:paraId="5172FEBA" w14:textId="267277F5" w:rsidR="00603512" w:rsidRDefault="00603512" w:rsidP="008C0A16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цепи</w:t>
      </w:r>
      <w:r>
        <w:t xml:space="preserve">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r w:rsidR="00F73A9F">
        <w:t>рассмотреть,</w:t>
      </w:r>
      <w:r>
        <w:t xml:space="preserve"> как 1 </w:t>
      </w:r>
      <w:r w:rsidR="00EA04CB">
        <w:t>реакцию</w:t>
      </w:r>
      <w:r w:rsidR="00A55603">
        <w:t>, а линейный обрыв, как было сказано ранее исключить из рассмотрения</w:t>
      </w:r>
      <w:r w:rsidR="00EA04CB">
        <w:t>:</w:t>
      </w:r>
    </w:p>
    <w:p w14:paraId="7E6397EE" w14:textId="77777777" w:rsidR="007454AA" w:rsidRDefault="00EA04CB" w:rsidP="007454AA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6C9F1D5D" wp14:editId="7D2180F4">
            <wp:extent cx="6370556" cy="1440959"/>
            <wp:effectExtent l="0" t="0" r="0" b="6985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440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108DC824" w:rsidR="0016460D" w:rsidRPr="00832871" w:rsidRDefault="007454AA" w:rsidP="007454AA">
      <w:pPr>
        <w:pStyle w:val="af2"/>
      </w:pPr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29038E">
        <w:rPr>
          <w:noProof/>
        </w:rPr>
        <w:t>23</w:t>
      </w:r>
      <w:r>
        <w:fldChar w:fldCharType="end"/>
      </w:r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08896F13" w:rsidR="0016460D" w:rsidRDefault="0016460D" w:rsidP="008C0A16">
      <w:pPr>
        <w:pStyle w:val="a3"/>
      </w:pPr>
      <w:r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29038E">
        <w:t xml:space="preserve">Рисунок </w:t>
      </w:r>
      <w:r w:rsidR="0029038E">
        <w:rPr>
          <w:noProof/>
        </w:rPr>
        <w:t>16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EA04CB">
      <w:pPr>
        <w:pStyle w:val="a3"/>
        <w:keepNext/>
      </w:pPr>
      <w:r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214014F0" w:rsidR="00603512" w:rsidRDefault="00EA04CB" w:rsidP="00A4663B">
      <w:pPr>
        <w:pStyle w:val="af2"/>
      </w:pPr>
      <w:bookmarkStart w:id="131" w:name="_Ref16643407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4</w:t>
      </w:r>
      <w:r>
        <w:fldChar w:fldCharType="end"/>
      </w:r>
      <w:bookmarkEnd w:id="131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64E9738C" w14:textId="156F9156" w:rsidR="00A4663B" w:rsidRDefault="0073324E" w:rsidP="0073324E">
      <w:pPr>
        <w:pStyle w:val="31"/>
        <w:rPr>
          <w:lang w:val="en-US"/>
        </w:rPr>
      </w:pPr>
      <w:r>
        <w:t xml:space="preserve">Оценка параметра </w:t>
      </w:r>
      <w:r>
        <w:rPr>
          <w:lang w:val="en-US"/>
        </w:rPr>
        <w:t>H0</w:t>
      </w:r>
    </w:p>
    <w:p w14:paraId="5F50418B" w14:textId="2EC48821" w:rsidR="00025D16" w:rsidRDefault="00BE3A74" w:rsidP="00EF3673">
      <w:pPr>
        <w:pStyle w:val="a3"/>
      </w:pPr>
      <w:r>
        <w:t xml:space="preserve">Оценка параметра </w:t>
      </w:r>
      <w:r>
        <w:rPr>
          <w:lang w:val="en-US"/>
        </w:rPr>
        <w:t>H</w:t>
      </w:r>
      <w:r w:rsidRPr="00BE3A74">
        <w:t xml:space="preserve">0 </w:t>
      </w:r>
      <w:r>
        <w:t>происходила путем нахождения времени</w:t>
      </w:r>
      <w:r w:rsidRPr="00BE3A74">
        <w:t xml:space="preserve"> </w:t>
      </w:r>
      <w:r>
        <w:t>с помощью редуцированной кинетической модели. Было найдено время, при котором конверсия мономера составляет 2%. Используя это значени</w:t>
      </w:r>
      <w:r w:rsidR="00EF3673">
        <w:t>е,</w:t>
      </w:r>
      <w:r>
        <w:t xml:space="preserve"> можно экстраполироват</w:t>
      </w:r>
      <w:r w:rsidR="00EF3673">
        <w:t>ь время по уравнению Аврами</w:t>
      </w:r>
      <w:r w:rsidR="00EF3673" w:rsidRPr="00EF3673">
        <w:t xml:space="preserve"> (</w:t>
      </w:r>
      <w:r w:rsidR="00EF3673">
        <w:t xml:space="preserve">см. Формула </w:t>
      </w:r>
      <w:r w:rsidR="00EF3673">
        <w:fldChar w:fldCharType="begin"/>
      </w:r>
      <w:r w:rsidR="00EF3673">
        <w:instrText xml:space="preserve"> REF _Ref165932810 \h </w:instrText>
      </w:r>
      <w:r w:rsidR="00EF3673">
        <w:fldChar w:fldCharType="separate"/>
      </w:r>
      <w:r w:rsidR="0029038E">
        <w:t>(</w:t>
      </w:r>
      <w:r w:rsidR="0029038E">
        <w:rPr>
          <w:noProof/>
        </w:rPr>
        <w:t>3</w:t>
      </w:r>
      <w:r w:rsidR="00EF3673">
        <w:fldChar w:fldCharType="end"/>
      </w:r>
      <w:r w:rsidR="00EF3673" w:rsidRPr="00EF3673">
        <w:t>)</w:t>
      </w:r>
      <w:r w:rsidR="00EF3673">
        <w:t xml:space="preserve">) до степени полимеризации </w:t>
      </w:r>
      <m:oMath>
        <m:r>
          <w:rPr>
            <w:rFonts w:ascii="Cambria Math" w:hAnsi="Cambria Math"/>
          </w:rPr>
          <m:t>~65%</m:t>
        </m:r>
      </m:oMath>
      <w:r w:rsidR="00EF3673">
        <w:t xml:space="preserve"> </w:t>
      </w:r>
      <w:r w:rsidR="00EF3673" w:rsidRPr="00EF3673">
        <w:t>(</w:t>
      </w:r>
      <w:r w:rsidR="00EF3673">
        <w:t>точка перегиба сигмоиды</w:t>
      </w:r>
      <w:r w:rsidR="00EF3673" w:rsidRPr="00EF3673">
        <w:t>)</w:t>
      </w:r>
      <w:r w:rsidR="00EF3673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8C69BF" w14:paraId="6F54D415" w14:textId="77777777" w:rsidTr="00832871">
        <w:tc>
          <w:tcPr>
            <w:tcW w:w="500" w:type="pct"/>
          </w:tcPr>
          <w:p w14:paraId="53609866" w14:textId="77777777" w:rsidR="008C69BF" w:rsidRDefault="008C69BF" w:rsidP="00832871">
            <w:pPr>
              <w:pStyle w:val="a3"/>
            </w:pPr>
          </w:p>
        </w:tc>
        <w:tc>
          <w:tcPr>
            <w:tcW w:w="4000" w:type="pct"/>
          </w:tcPr>
          <w:p w14:paraId="3BC362D6" w14:textId="55837405" w:rsidR="008C69BF" w:rsidRDefault="008C69BF" w:rsidP="00832871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og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-a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])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B38727" w14:textId="1063D1B1" w:rsidR="008C69BF" w:rsidRDefault="008C69BF" w:rsidP="00832871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3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20E5A67" w14:textId="0D60FE8A" w:rsidR="008C69BF" w:rsidRDefault="008C69BF" w:rsidP="00EF3673">
      <w:pPr>
        <w:pStyle w:val="a3"/>
      </w:pPr>
      <w:r>
        <w:t>Принимая упрощение, что кинетика полимеризации моделируется при постоянном освещении</w:t>
      </w:r>
      <w:r w:rsidR="002747E7">
        <w:t xml:space="preserve"> (см. Формула </w:t>
      </w:r>
      <w:r w:rsidR="002747E7">
        <w:fldChar w:fldCharType="begin"/>
      </w:r>
      <w:r w:rsidR="002747E7">
        <w:instrText xml:space="preserve"> REF _Ref165932810 \h </w:instrText>
      </w:r>
      <w:r w:rsidR="002747E7">
        <w:fldChar w:fldCharType="separate"/>
      </w:r>
      <w:r w:rsidR="0029038E">
        <w:t>(</w:t>
      </w:r>
      <w:r w:rsidR="0029038E">
        <w:rPr>
          <w:noProof/>
        </w:rPr>
        <w:t>3</w:t>
      </w:r>
      <w:r w:rsidR="002747E7">
        <w:fldChar w:fldCharType="end"/>
      </w:r>
      <w:r w:rsidR="002747E7">
        <w:t>))</w:t>
      </w:r>
      <w:r w:rsidRPr="008C69BF">
        <w:t>: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H⁡(t)=</m:t>
        </m:r>
        <m:nary>
          <m:naryPr>
            <m:limLoc m:val="subSup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t</m:t>
            </m:r>
          </m:sup>
          <m:e>
            <m:r>
              <w:rPr>
                <w:rFonts w:ascii="Cambria Math" w:hAnsi="Cambria Math"/>
              </w:rPr>
              <m:t>I⁡(τ)ⅆτ</m:t>
            </m:r>
          </m:e>
        </m:nary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t</m:t>
        </m:r>
      </m:oMath>
      <w:r>
        <w:t>, тогда</w:t>
      </w:r>
      <w:r w:rsidR="007549CC">
        <w:t xml:space="preserve"> становится возможным использовать уравнение Аврами, хорошо аппроксимирующее зависимость конверсии от </w:t>
      </w:r>
      <w:r w:rsidR="007549CC">
        <w:lastRenderedPageBreak/>
        <w:t>времени полимеризации, при этом учитывая химическое строение мономера и хинона, а так же особенности инициирования</w:t>
      </w:r>
      <w:r w:rsidR="002747E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2747E7" w14:paraId="3F91E741" w14:textId="77777777" w:rsidTr="00832871">
        <w:tc>
          <w:tcPr>
            <w:tcW w:w="500" w:type="pct"/>
          </w:tcPr>
          <w:p w14:paraId="54582B43" w14:textId="77777777" w:rsidR="002747E7" w:rsidRDefault="002747E7" w:rsidP="00832871">
            <w:pPr>
              <w:pStyle w:val="a3"/>
            </w:pPr>
          </w:p>
        </w:tc>
        <w:tc>
          <w:tcPr>
            <w:tcW w:w="4000" w:type="pct"/>
          </w:tcPr>
          <w:p w14:paraId="55807B76" w14:textId="11C648FE" w:rsidR="002747E7" w:rsidRPr="002229F2" w:rsidRDefault="002747E7" w:rsidP="00832871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%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-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)]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D0D3AB4" w14:textId="655F495A" w:rsidR="002747E7" w:rsidRDefault="002747E7" w:rsidP="00832871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3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bookmarkEnd w:id="100"/>
    <w:p w14:paraId="3B937C5A" w14:textId="127CCD24" w:rsidR="005738B1" w:rsidRPr="00080617" w:rsidRDefault="005738B1" w:rsidP="0058650E">
      <w:pPr>
        <w:pStyle w:val="20"/>
      </w:pPr>
      <w:r>
        <w:t xml:space="preserve">Проверка </w:t>
      </w:r>
      <w:commentRangeStart w:id="132"/>
      <w:r>
        <w:t>параметров</w:t>
      </w:r>
      <w:commentRangeEnd w:id="132"/>
      <w:r w:rsidR="001E0951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32"/>
      </w:r>
    </w:p>
    <w:p w14:paraId="24164B03" w14:textId="77777777" w:rsidR="005738B1" w:rsidRPr="005738B1" w:rsidRDefault="005738B1" w:rsidP="008C0A16">
      <w:pPr>
        <w:pStyle w:val="a3"/>
        <w:rPr>
          <w:iCs/>
        </w:rPr>
      </w:pPr>
      <w:r w:rsidRPr="005738B1"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</w:rPr>
          <m:t>x = i ht</m:t>
        </m:r>
      </m:oMath>
      <w:r w:rsidRPr="005738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5738B1">
        <w:rPr>
          <w:i/>
        </w:rPr>
        <w:t xml:space="preserve">, </w:t>
      </w:r>
      <w:r w:rsidRPr="005738B1">
        <w:rPr>
          <w:iCs/>
        </w:rPr>
        <w:t xml:space="preserve">где </w:t>
      </w:r>
      <m:oMath>
        <m:r>
          <w:rPr>
            <w:rFonts w:ascii="Cambria Math" w:hAnsi="Cambria Math"/>
          </w:rPr>
          <m:t>i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5738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5738B1">
        <w:rPr>
          <w:iCs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</w:rPr>
          <m:t>τ*</m:t>
        </m:r>
      </m:oMath>
      <w:r w:rsidRPr="005738B1">
        <w:rPr>
          <w:iCs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3045FD" w:rsidP="008C0A16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5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E5EB6BD" w:rsidR="005738B1" w:rsidRPr="005738B1" w:rsidRDefault="005738B1" w:rsidP="008C0A16">
            <w:pPr>
              <w:pStyle w:val="a3"/>
            </w:pPr>
            <w:r w:rsidRPr="005738B1">
              <w:t>(</w:t>
            </w:r>
            <w:r w:rsidRPr="005738B1">
              <w:fldChar w:fldCharType="begin"/>
            </w:r>
            <w:r w:rsidRPr="005738B1">
              <w:instrText xml:space="preserve"> SEQ Формула \*ARABIC </w:instrText>
            </w:r>
            <w:r w:rsidRPr="005738B1">
              <w:fldChar w:fldCharType="separate"/>
            </w:r>
            <w:r w:rsidR="0029038E">
              <w:rPr>
                <w:noProof/>
              </w:rPr>
              <w:t>39</w:t>
            </w:r>
            <w:r w:rsidRPr="005738B1">
              <w:rPr>
                <w:noProof/>
              </w:rPr>
              <w:fldChar w:fldCharType="end"/>
            </w:r>
            <w:r w:rsidRPr="005738B1">
              <w:t>)</w:t>
            </w:r>
          </w:p>
        </w:tc>
      </w:tr>
    </w:tbl>
    <w:p w14:paraId="214270AC" w14:textId="0DFFBF34" w:rsidR="005738B1" w:rsidRDefault="005738B1" w:rsidP="008C0A16">
      <w:pPr>
        <w:pStyle w:val="a3"/>
      </w:pPr>
      <w:r w:rsidRPr="005738B1"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3"/>
      <w:r w:rsidRPr="005738B1">
        <w:t>смеси</w:t>
      </w:r>
      <w:commentRangeEnd w:id="133"/>
      <w:r w:rsidRPr="005738B1">
        <w:rPr>
          <w:rStyle w:val="af6"/>
          <w:rFonts w:eastAsia="SimSun" w:cstheme="minorBidi"/>
          <w:color w:val="auto"/>
          <w:lang w:eastAsia="en-US"/>
        </w:rPr>
        <w:commentReference w:id="133"/>
      </w:r>
      <w:r w:rsidRPr="005738B1">
        <w:t>.</w:t>
      </w:r>
    </w:p>
    <w:p w14:paraId="2756DBAC" w14:textId="4A362EA6" w:rsidR="009F5E5B" w:rsidRDefault="009F5E5B" w:rsidP="008C0A16">
      <w:pPr>
        <w:pStyle w:val="a3"/>
      </w:pPr>
    </w:p>
    <w:p w14:paraId="28C34307" w14:textId="77777777" w:rsidR="009F5E5B" w:rsidRDefault="009F5E5B" w:rsidP="008C0A16">
      <w:pPr>
        <w:pStyle w:val="a3"/>
      </w:pPr>
      <w:r w:rsidRPr="007612B9">
        <w:t>Период выдержки был выбран таким образом ,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нанопоры). Полимеризацию PPC проводили с помощью света с неравномерным распределением интенсивности в течение 40 минут. Затем образцы окончательно полимеризовали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8C0A16">
      <w:pPr>
        <w:pStyle w:val="a3"/>
      </w:pPr>
    </w:p>
    <w:p w14:paraId="00B1AF01" w14:textId="77777777" w:rsidR="005738B1" w:rsidRPr="005738B1" w:rsidRDefault="005738B1" w:rsidP="008C0A16">
      <w:pPr>
        <w:pStyle w:val="a3"/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09A56785" w:rsidR="006E0612" w:rsidRDefault="00CD75EB" w:rsidP="00CD75EB">
      <w:pPr>
        <w:pStyle w:val="20"/>
        <w:numPr>
          <w:ilvl w:val="0"/>
          <w:numId w:val="50"/>
        </w:numPr>
      </w:pPr>
      <w:r>
        <w:t>Вязкость</w:t>
      </w:r>
    </w:p>
    <w:p w14:paraId="29811E07" w14:textId="10FC60F9" w:rsidR="00CD75EB" w:rsidRDefault="00CD75EB" w:rsidP="00CD75EB">
      <w:pPr>
        <w:pStyle w:val="a3"/>
      </w:pPr>
      <w:r>
        <w:t>В результате нахождения вязкостей были получены следующие данные</w:t>
      </w:r>
      <w:r w:rsidR="008B2FB8">
        <w:t xml:space="preserve"> (см. </w:t>
      </w:r>
      <w:r w:rsidR="008B2FB8">
        <w:fldChar w:fldCharType="begin"/>
      </w:r>
      <w:r w:rsidR="008B2FB8">
        <w:instrText xml:space="preserve"> REF _Ref166464967 \h </w:instrText>
      </w:r>
      <w:r w:rsidR="008B2FB8">
        <w:fldChar w:fldCharType="separate"/>
      </w:r>
      <w:r w:rsidR="008B2FB8">
        <w:t xml:space="preserve">Таблица </w:t>
      </w:r>
      <w:r w:rsidR="008B2FB8">
        <w:rPr>
          <w:noProof/>
        </w:rPr>
        <w:t>5</w:t>
      </w:r>
      <w:r w:rsidR="008B2FB8">
        <w:fldChar w:fldCharType="end"/>
      </w:r>
      <w:r w:rsidR="008B2FB8">
        <w:t xml:space="preserve">): </w:t>
      </w:r>
    </w:p>
    <w:p w14:paraId="2029A40C" w14:textId="04555B66" w:rsidR="008B2FB8" w:rsidRDefault="008B2FB8" w:rsidP="008B2FB8">
      <w:pPr>
        <w:pStyle w:val="af2"/>
        <w:keepNext/>
      </w:pPr>
      <w:bookmarkStart w:id="134" w:name="_Ref166464967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bookmarkEnd w:id="134"/>
      <w:r>
        <w:t>. Экспериментальные зависимости динамической вязскости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D75EB">
            <w:pPr>
              <w:pStyle w:val="a3"/>
              <w:ind w:firstLine="0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CD75EB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C38341" w14:textId="77777777" w:rsidR="008B2FB8" w:rsidRDefault="008B2FB8" w:rsidP="00CD75EB">
      <w:pPr>
        <w:pStyle w:val="a3"/>
      </w:pPr>
    </w:p>
    <w:p w14:paraId="30198EA3" w14:textId="3D20F0D2" w:rsidR="008B2FB8" w:rsidRDefault="008B2FB8" w:rsidP="00CD75EB">
      <w:pPr>
        <w:pStyle w:val="a3"/>
      </w:pPr>
      <w:r>
        <w:t xml:space="preserve">Обобщенные данные представлены на графике </w:t>
      </w:r>
      <w:r>
        <w:t>ниже (</w:t>
      </w:r>
      <w:r>
        <w:t xml:space="preserve">см. </w:t>
      </w:r>
      <w:r>
        <w:fldChar w:fldCharType="begin"/>
      </w:r>
      <w:r>
        <w:instrText xml:space="preserve"> REF _Ref166463916 \h </w:instrText>
      </w:r>
      <w:r>
        <w:fldChar w:fldCharType="separate"/>
      </w:r>
      <w:r>
        <w:t xml:space="preserve">Рисунок </w:t>
      </w:r>
      <w:r>
        <w:rPr>
          <w:noProof/>
        </w:rPr>
        <w:t>15</w:t>
      </w:r>
      <w:r>
        <w:fldChar w:fldCharType="end"/>
      </w:r>
      <w:r>
        <w:t>):</w:t>
      </w:r>
    </w:p>
    <w:p w14:paraId="10BA8DC6" w14:textId="77777777" w:rsidR="00CD75EB" w:rsidRDefault="00CD75EB" w:rsidP="00CD75EB">
      <w:pPr>
        <w:pStyle w:val="a3"/>
        <w:keepNext/>
      </w:pPr>
      <w:r w:rsidRPr="00CD75EB">
        <w:lastRenderedPageBreak/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103CF845" w:rsidR="00CD75EB" w:rsidRPr="00CD75EB" w:rsidRDefault="00CD75EB" w:rsidP="00CD75EB">
      <w:pPr>
        <w:pStyle w:val="af2"/>
      </w:pPr>
      <w:bookmarkStart w:id="135" w:name="_Ref16646391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5</w:t>
      </w:r>
      <w:r>
        <w:fldChar w:fldCharType="end"/>
      </w:r>
      <w:bookmarkEnd w:id="135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36D75C05" w14:textId="683EF85D" w:rsidR="00CD75EB" w:rsidRDefault="00A03F66" w:rsidP="00A03F66">
      <w:pPr>
        <w:pStyle w:val="a2"/>
      </w:pPr>
      <w:r>
        <w:t>Также были найдены плотности чистых мономеров и параметры аппроксимации</w:t>
      </w:r>
      <w:r w:rsidR="009259E8">
        <w:t xml:space="preserve"> по формуле </w:t>
      </w:r>
      <w:r w:rsidR="009259E8">
        <w:fldChar w:fldCharType="begin"/>
      </w:r>
      <w:r w:rsidR="009259E8">
        <w:instrText xml:space="preserve"> REF _Ref166463246 \h </w:instrText>
      </w:r>
      <w:r w:rsidR="009259E8">
        <w:fldChar w:fldCharType="separate"/>
      </w:r>
      <w:r w:rsidR="009259E8">
        <w:t>(</w:t>
      </w:r>
      <w:r w:rsidR="009259E8">
        <w:rPr>
          <w:noProof/>
        </w:rPr>
        <w:t>20</w:t>
      </w:r>
      <w:r w:rsidR="009259E8">
        <w:t>)</w:t>
      </w:r>
      <w:r w:rsidR="009259E8">
        <w:fldChar w:fldCharType="end"/>
      </w:r>
      <w:r>
        <w:t xml:space="preserve"> 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>
        <w:t xml:space="preserve">Таблица </w:t>
      </w:r>
      <w:r>
        <w:rPr>
          <w:noProof/>
        </w:rPr>
        <w:t>5</w:t>
      </w:r>
      <w:r>
        <w:fldChar w:fldCharType="end"/>
      </w:r>
      <w:r>
        <w:t>):</w:t>
      </w:r>
    </w:p>
    <w:p w14:paraId="0F6821BD" w14:textId="505AAAB1" w:rsidR="00A03F66" w:rsidRDefault="00A03F66" w:rsidP="00A03F66">
      <w:pPr>
        <w:pStyle w:val="af2"/>
        <w:keepNext/>
      </w:pPr>
      <w:bookmarkStart w:id="136" w:name="_Ref166464186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B2FB8">
        <w:rPr>
          <w:noProof/>
        </w:rPr>
        <w:t>6</w:t>
      </w:r>
      <w:r>
        <w:fldChar w:fldCharType="end"/>
      </w:r>
      <w:bookmarkEnd w:id="136"/>
      <w:r>
        <w:t>. Данные плотностей и параметры аппроксимации логарифмов динамической вязкости</w:t>
      </w:r>
    </w:p>
    <w:tbl>
      <w:tblPr>
        <w:tblW w:w="4711" w:type="dxa"/>
        <w:tblLook w:val="04A0" w:firstRow="1" w:lastRow="0" w:firstColumn="1" w:lastColumn="0" w:noHBand="0" w:noVBand="1"/>
      </w:tblPr>
      <w:tblGrid>
        <w:gridCol w:w="1384"/>
        <w:gridCol w:w="947"/>
        <w:gridCol w:w="995"/>
        <w:gridCol w:w="1385"/>
      </w:tblGrid>
      <w:tr w:rsidR="00106AED" w:rsidRPr="00A03F66" w14:paraId="6D78EF34" w14:textId="77777777" w:rsidTr="00106AED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0340B52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name</w:t>
            </w:r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31DC210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rho </w:t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g/ml]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757171"/>
            <w:vAlign w:val="center"/>
            <w:hideMark/>
          </w:tcPr>
          <w:p w14:paraId="64ECD03A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E vis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kJ/mol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6BFD3F79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 0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cP]</w:t>
            </w:r>
          </w:p>
        </w:tc>
      </w:tr>
      <w:tr w:rsidR="00106AED" w:rsidRPr="00A03F66" w14:paraId="43D0492D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537D8D9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489545A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000000" w:fill="F8CBAD"/>
            <w:vAlign w:val="center"/>
            <w:hideMark/>
          </w:tcPr>
          <w:p w14:paraId="219D8F5A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491435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106AED" w:rsidRPr="00A03F66" w14:paraId="5EF76C06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894198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701A2E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C6E0B4"/>
            <w:vAlign w:val="center"/>
            <w:hideMark/>
          </w:tcPr>
          <w:p w14:paraId="04D3F39B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23539CE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106AED" w:rsidRPr="00A03F66" w14:paraId="3E31CABE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54F81A5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37B9A385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67C2F1D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3CC3CA3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106AED" w:rsidRPr="00A03F66" w14:paraId="53473491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173BB34B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5E5907B0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1888D7A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54C63760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FE80DF3" w14:textId="77777777" w:rsidR="00A03F66" w:rsidRPr="00CD75EB" w:rsidRDefault="00A03F66" w:rsidP="00A03F66">
      <w:pPr>
        <w:pStyle w:val="a2"/>
      </w:pPr>
    </w:p>
    <w:p w14:paraId="19A46E9D" w14:textId="7FDDFDF8" w:rsidR="0085403A" w:rsidRDefault="008B2FB8" w:rsidP="008B2FB8">
      <w:pPr>
        <w:pStyle w:val="a2"/>
      </w:pPr>
      <w:r>
        <w:t xml:space="preserve">Из графиков видно, что уравнение </w:t>
      </w:r>
      <w:r>
        <w:fldChar w:fldCharType="begin"/>
      </w:r>
      <w:r>
        <w:instrText xml:space="preserve"> REF _Ref166463246 \h </w:instrText>
      </w:r>
      <w:r>
        <w:fldChar w:fldCharType="separate"/>
      </w:r>
      <w:r>
        <w:t>(</w:t>
      </w:r>
      <w:r>
        <w:rPr>
          <w:noProof/>
        </w:rPr>
        <w:t>20</w:t>
      </w:r>
      <w:r>
        <w:t>)</w:t>
      </w:r>
      <w:r>
        <w:fldChar w:fldCharType="end"/>
      </w:r>
      <w:r>
        <w:t xml:space="preserve"> очень хорошо выполняется на всем температурном интервале для всех мономеров, поэтому может быть использовано для оценки зависимости коэффициентов самодиффузии от температуры по уравнению Стокса.</w:t>
      </w:r>
    </w:p>
    <w:p w14:paraId="026512A0" w14:textId="4278E9E6" w:rsidR="00090C9C" w:rsidRDefault="00090C9C" w:rsidP="00090C9C">
      <w:pPr>
        <w:pStyle w:val="20"/>
      </w:pPr>
      <w:r>
        <w:t>Молекулярная динамика</w:t>
      </w:r>
    </w:p>
    <w:p w14:paraId="148C7119" w14:textId="6ADB804E" w:rsidR="00090C9C" w:rsidRDefault="00090C9C" w:rsidP="008B2FB8">
      <w:pPr>
        <w:pStyle w:val="a2"/>
      </w:pPr>
    </w:p>
    <w:p w14:paraId="01D62155" w14:textId="0EC96A10" w:rsidR="00090C9C" w:rsidRDefault="00090C9C" w:rsidP="008B2FB8">
      <w:pPr>
        <w:pStyle w:val="a2"/>
      </w:pPr>
    </w:p>
    <w:p w14:paraId="5FF6936C" w14:textId="11827C24" w:rsidR="00090C9C" w:rsidRDefault="00090C9C" w:rsidP="008B2FB8">
      <w:pPr>
        <w:pStyle w:val="a2"/>
      </w:pPr>
    </w:p>
    <w:p w14:paraId="55E125C0" w14:textId="77777777" w:rsidR="00090C9C" w:rsidRPr="00CD75EB" w:rsidRDefault="00090C9C" w:rsidP="008B2FB8">
      <w:pPr>
        <w:pStyle w:val="a2"/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</w:rPr>
        <w:tag w:val="CitaviBibliography"/>
        <w:id w:val="-395282538"/>
        <w:placeholder>
          <w:docPart w:val="DefaultPlaceholder_-1854013440"/>
        </w:placeholder>
      </w:sdtPr>
      <w:sdtEndPr>
        <w:rPr>
          <w:lang w:eastAsia="ru-RU"/>
        </w:rPr>
      </w:sdtEndPr>
      <w:sdtContent>
        <w:p w14:paraId="301A45C4" w14:textId="77777777" w:rsidR="00983B76" w:rsidRPr="00090C9C" w:rsidRDefault="004021A3" w:rsidP="00090C9C">
          <w:pPr>
            <w:pStyle w:val="af0"/>
            <w:rPr>
              <w:rStyle w:val="13"/>
              <w:rFonts w:eastAsia="SimSun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983B76" w:rsidRPr="00090C9C">
            <w:rPr>
              <w:rStyle w:val="13"/>
              <w:rFonts w:eastAsia="SimSun"/>
            </w:rPr>
            <w:t>Список литературы</w:t>
          </w:r>
        </w:p>
        <w:p w14:paraId="473861B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137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137"/>
        <w:p w14:paraId="3A019A8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138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138"/>
        <w:p w14:paraId="2D2B86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139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139"/>
        <w:p w14:paraId="65FD37D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140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140"/>
        <w:p w14:paraId="21D2228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141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141"/>
        <w:p w14:paraId="6314AB5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142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142"/>
        <w:p w14:paraId="286E59CC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143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3"/>
        <w:p w14:paraId="26B5253D" w14:textId="77777777" w:rsidR="00983B76" w:rsidRDefault="00983B76" w:rsidP="00983B76">
          <w:pPr>
            <w:pStyle w:val="CitaviBibliographyEntry"/>
          </w:pPr>
          <w:r>
            <w:t>8.</w:t>
          </w:r>
          <w:r>
            <w:tab/>
          </w:r>
          <w:bookmarkStart w:id="144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4"/>
        <w:p w14:paraId="4D92387D" w14:textId="77777777" w:rsidR="00983B76" w:rsidRDefault="00983B76" w:rsidP="00983B76">
          <w:pPr>
            <w:pStyle w:val="CitaviBibliographyEntry"/>
          </w:pPr>
          <w:r>
            <w:t>9.</w:t>
          </w:r>
          <w:r>
            <w:tab/>
          </w:r>
          <w:bookmarkStart w:id="145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5"/>
        <w:p w14:paraId="6C3C374A" w14:textId="77777777" w:rsidR="00983B76" w:rsidRDefault="00983B76" w:rsidP="00983B76">
          <w:pPr>
            <w:pStyle w:val="CitaviBibliographyEntry"/>
          </w:pPr>
          <w:r>
            <w:t>10.</w:t>
          </w:r>
          <w:r>
            <w:tab/>
          </w:r>
          <w:bookmarkStart w:id="146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46"/>
        <w:p w14:paraId="6123E7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147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147"/>
        <w:p w14:paraId="4368B88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148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148"/>
        <w:p w14:paraId="724AFA67" w14:textId="77777777" w:rsidR="00983B76" w:rsidRDefault="00983B76" w:rsidP="00983B76">
          <w:pPr>
            <w:pStyle w:val="CitaviBibliographyEntry"/>
          </w:pPr>
          <w:r>
            <w:t>13.</w:t>
          </w:r>
          <w:r>
            <w:tab/>
          </w:r>
          <w:bookmarkStart w:id="149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9"/>
        <w:p w14:paraId="6AD016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150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150"/>
        <w:p w14:paraId="42E8B99A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151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151"/>
        <w:p w14:paraId="1763B13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152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152"/>
        <w:p w14:paraId="12117FAB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17.</w:t>
          </w:r>
          <w:r w:rsidRPr="00983B76">
            <w:rPr>
              <w:lang w:val="en-US"/>
            </w:rPr>
            <w:tab/>
          </w:r>
          <w:bookmarkStart w:id="153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3"/>
        <w:p w14:paraId="3D3D5834" w14:textId="77777777" w:rsidR="00983B76" w:rsidRDefault="00983B76" w:rsidP="00983B76">
          <w:pPr>
            <w:pStyle w:val="CitaviBibliographyEntry"/>
          </w:pPr>
          <w:r>
            <w:t>18.</w:t>
          </w:r>
          <w:r>
            <w:tab/>
          </w:r>
          <w:bookmarkStart w:id="154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4"/>
        <w:p w14:paraId="5DE3C55E" w14:textId="77777777" w:rsidR="00983B76" w:rsidRDefault="00983B76" w:rsidP="00983B76">
          <w:pPr>
            <w:pStyle w:val="CitaviBibliographyEntry"/>
          </w:pPr>
          <w:r>
            <w:t>19.</w:t>
          </w:r>
          <w:r>
            <w:tab/>
          </w:r>
          <w:bookmarkStart w:id="155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5"/>
        <w:p w14:paraId="2B71CA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156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156"/>
        <w:p w14:paraId="625B062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157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157"/>
        <w:p w14:paraId="3E02C3D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158" w:name="_CTVL0011182372a473a429fb8f0d76476df6b09"/>
          <w:r w:rsidRPr="00983B76">
            <w:rPr>
              <w:lang w:val="en-US"/>
            </w:rPr>
            <w:t xml:space="preserve">Photochemical Reactions of Coenzyme PQQ (Pyrroloquinolinequinone) and Analogues with Benzyl Alcohol Derivatives via Photoinduced Electron Transfer / S. Fukuzumi, S. Itoh, T. </w:t>
          </w:r>
          <w:r w:rsidRPr="00983B76">
            <w:rPr>
              <w:lang w:val="en-US"/>
            </w:rPr>
            <w:lastRenderedPageBreak/>
            <w:t>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158"/>
        <w:p w14:paraId="0A72131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59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159"/>
        <w:p w14:paraId="5190F35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160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160"/>
        <w:p w14:paraId="283992B6" w14:textId="77777777" w:rsidR="00983B76" w:rsidRDefault="00983B76" w:rsidP="00983B76">
          <w:pPr>
            <w:pStyle w:val="CitaviBibliographyEntry"/>
          </w:pPr>
          <w:r>
            <w:t>25.</w:t>
          </w:r>
          <w:r>
            <w:tab/>
          </w:r>
          <w:bookmarkStart w:id="161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1"/>
        <w:p w14:paraId="170ED74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162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2"/>
        <w:p w14:paraId="0295EC5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163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163"/>
        <w:p w14:paraId="04FA8BC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164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164"/>
        <w:p w14:paraId="316E54EC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9.</w:t>
          </w:r>
          <w:r w:rsidRPr="00983B76">
            <w:rPr>
              <w:lang w:val="en-US"/>
            </w:rPr>
            <w:tab/>
          </w:r>
          <w:bookmarkStart w:id="165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165"/>
        <w:p w14:paraId="010B01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166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166"/>
        <w:p w14:paraId="2F1B7E1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167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167"/>
        <w:p w14:paraId="31CBD18E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168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168"/>
        <w:p w14:paraId="2D102F5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169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169"/>
        <w:p w14:paraId="4E561D12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170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70"/>
        <w:p w14:paraId="29DD4AA4" w14:textId="77777777" w:rsidR="00983B76" w:rsidRDefault="00983B76" w:rsidP="00983B76">
          <w:pPr>
            <w:pStyle w:val="CitaviBibliographyEntry"/>
          </w:pPr>
          <w:r>
            <w:t>35.</w:t>
          </w:r>
          <w:r>
            <w:tab/>
          </w:r>
          <w:bookmarkStart w:id="17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1"/>
        <w:p w14:paraId="17FD589A" w14:textId="77777777" w:rsidR="00983B76" w:rsidRDefault="00983B76" w:rsidP="00983B76">
          <w:pPr>
            <w:pStyle w:val="CitaviBibliographyEntry"/>
          </w:pPr>
          <w:r>
            <w:t>36.</w:t>
          </w:r>
          <w:r>
            <w:tab/>
          </w:r>
          <w:bookmarkStart w:id="172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2"/>
        <w:p w14:paraId="0E856FB3" w14:textId="77777777" w:rsidR="00983B76" w:rsidRDefault="00983B76" w:rsidP="00983B76">
          <w:pPr>
            <w:pStyle w:val="CitaviBibliographyEntry"/>
          </w:pPr>
          <w:r>
            <w:t>37.</w:t>
          </w:r>
          <w:r>
            <w:tab/>
          </w:r>
          <w:bookmarkStart w:id="173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3"/>
        <w:p w14:paraId="208B4166" w14:textId="77777777" w:rsidR="00983B76" w:rsidRDefault="00983B76" w:rsidP="00983B76">
          <w:pPr>
            <w:pStyle w:val="CitaviBibliographyEntry"/>
          </w:pPr>
          <w:r>
            <w:t>38.</w:t>
          </w:r>
          <w:r>
            <w:tab/>
          </w:r>
          <w:bookmarkStart w:id="174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4"/>
        <w:p w14:paraId="5E2B886E" w14:textId="77777777" w:rsidR="00983B76" w:rsidRDefault="00983B76" w:rsidP="00983B76">
          <w:pPr>
            <w:pStyle w:val="CitaviBibliographyEntry"/>
          </w:pPr>
          <w:r>
            <w:t>39.</w:t>
          </w:r>
          <w:r>
            <w:tab/>
          </w:r>
          <w:bookmarkStart w:id="175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5"/>
        <w:p w14:paraId="7B1E378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40.</w:t>
          </w:r>
          <w:r w:rsidRPr="00983B76">
            <w:rPr>
              <w:lang w:val="en-US"/>
            </w:rPr>
            <w:tab/>
          </w:r>
          <w:bookmarkStart w:id="176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176"/>
        <w:p w14:paraId="596B76E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177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177"/>
        <w:p w14:paraId="3346BC3A" w14:textId="77777777" w:rsidR="00983B76" w:rsidRDefault="00983B76" w:rsidP="00983B76">
          <w:pPr>
            <w:pStyle w:val="CitaviBibliographyEntry"/>
          </w:pPr>
          <w:r>
            <w:t>42.</w:t>
          </w:r>
          <w:r>
            <w:tab/>
          </w:r>
          <w:bookmarkStart w:id="178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78"/>
        <w:p w14:paraId="40715E9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3.</w:t>
          </w:r>
          <w:r w:rsidRPr="00983B76">
            <w:rPr>
              <w:lang w:val="en-US"/>
            </w:rPr>
            <w:tab/>
          </w:r>
          <w:bookmarkStart w:id="179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79"/>
        <w:p w14:paraId="03C7C017" w14:textId="77777777" w:rsidR="00983B76" w:rsidRDefault="00983B76" w:rsidP="00983B76">
          <w:pPr>
            <w:pStyle w:val="CitaviBibliographyEntry"/>
          </w:pPr>
          <w:r>
            <w:t>44.</w:t>
          </w:r>
          <w:r>
            <w:tab/>
          </w:r>
          <w:bookmarkStart w:id="180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80"/>
        <w:p w14:paraId="71C6CD2F" w14:textId="77777777" w:rsidR="00983B76" w:rsidRDefault="00983B76" w:rsidP="00983B76">
          <w:pPr>
            <w:pStyle w:val="CitaviBibliographyEntry"/>
          </w:pPr>
          <w:r>
            <w:t>45.</w:t>
          </w:r>
          <w:r>
            <w:tab/>
          </w:r>
          <w:bookmarkStart w:id="181" w:name="_CTVL001cc9a1948cb1b469e8f570cd19d87d6d4"/>
          <w:r>
            <w:t>Киреев В.В. Высокомолекулярные соединения / Киреев В.В., 1992.</w:t>
          </w:r>
        </w:p>
        <w:bookmarkEnd w:id="181"/>
        <w:p w14:paraId="093B576D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182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182"/>
        <w:p w14:paraId="0594635A" w14:textId="77777777" w:rsidR="00983B76" w:rsidRDefault="00983B76" w:rsidP="00983B76">
          <w:pPr>
            <w:pStyle w:val="CitaviBibliographyEntry"/>
          </w:pPr>
          <w:r>
            <w:t>47.</w:t>
          </w:r>
          <w:r>
            <w:tab/>
          </w:r>
          <w:bookmarkStart w:id="183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3"/>
        <w:p w14:paraId="7E03517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184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184"/>
        <w:p w14:paraId="592AB4A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185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5"/>
        <w:p w14:paraId="0033C1B1" w14:textId="77777777" w:rsidR="00983B76" w:rsidRDefault="00983B76" w:rsidP="00983B76">
          <w:pPr>
            <w:pStyle w:val="CitaviBibliographyEntry"/>
          </w:pPr>
          <w:r>
            <w:t>50.</w:t>
          </w:r>
          <w:r>
            <w:tab/>
          </w:r>
          <w:bookmarkStart w:id="186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186"/>
        <w:p w14:paraId="623E41B4" w14:textId="77777777" w:rsidR="00983B76" w:rsidRDefault="00983B76" w:rsidP="00983B76">
          <w:pPr>
            <w:pStyle w:val="CitaviBibliographyEntry"/>
          </w:pPr>
          <w:r>
            <w:t>51.</w:t>
          </w:r>
          <w:r>
            <w:tab/>
          </w:r>
          <w:bookmarkStart w:id="187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87"/>
        <w:p w14:paraId="220DEF01" w14:textId="77777777" w:rsidR="00983B76" w:rsidRDefault="00983B76" w:rsidP="00983B76">
          <w:pPr>
            <w:pStyle w:val="CitaviBibliographyEntry"/>
          </w:pPr>
          <w:r>
            <w:t>52.</w:t>
          </w:r>
          <w:r>
            <w:tab/>
          </w:r>
          <w:bookmarkStart w:id="188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8"/>
        <w:p w14:paraId="4A474FDF" w14:textId="77777777" w:rsidR="00983B76" w:rsidRDefault="00983B76" w:rsidP="00983B76">
          <w:pPr>
            <w:pStyle w:val="CitaviBibliographyEntry"/>
          </w:pPr>
          <w:r>
            <w:t>53.</w:t>
          </w:r>
          <w:r>
            <w:tab/>
          </w:r>
          <w:bookmarkStart w:id="189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89"/>
        <w:p w14:paraId="51A3D8E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190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90"/>
        <w:p w14:paraId="7311356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191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191"/>
        <w:p w14:paraId="0809E21B" w14:textId="77777777" w:rsidR="00983B76" w:rsidRDefault="00983B76" w:rsidP="00983B76">
          <w:pPr>
            <w:pStyle w:val="CitaviBibliographyEntry"/>
          </w:pPr>
          <w:r>
            <w:t>56.</w:t>
          </w:r>
          <w:r>
            <w:tab/>
          </w:r>
          <w:bookmarkStart w:id="192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2"/>
        <w:p w14:paraId="23411292" w14:textId="77777777" w:rsidR="00983B76" w:rsidRDefault="00983B76" w:rsidP="00983B76">
          <w:pPr>
            <w:pStyle w:val="CitaviBibliographyEntry"/>
          </w:pPr>
          <w:r>
            <w:t>57.</w:t>
          </w:r>
          <w:r>
            <w:tab/>
          </w:r>
          <w:bookmarkStart w:id="193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3"/>
        <w:p w14:paraId="42B11959" w14:textId="77777777" w:rsidR="00983B76" w:rsidRDefault="00983B76" w:rsidP="00983B76">
          <w:pPr>
            <w:pStyle w:val="CitaviBibliographyEntry"/>
          </w:pPr>
          <w:r>
            <w:t>58.</w:t>
          </w:r>
          <w:r>
            <w:tab/>
          </w:r>
          <w:bookmarkStart w:id="194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4"/>
        <w:p w14:paraId="48D07714" w14:textId="77777777" w:rsidR="00983B76" w:rsidRDefault="00983B76" w:rsidP="00983B76">
          <w:pPr>
            <w:pStyle w:val="CitaviBibliographyEntry"/>
          </w:pPr>
          <w:r>
            <w:t>59.</w:t>
          </w:r>
          <w:r>
            <w:tab/>
          </w:r>
          <w:bookmarkStart w:id="195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5"/>
        <w:p w14:paraId="28FFB54A" w14:textId="77777777" w:rsidR="00983B76" w:rsidRDefault="00983B76" w:rsidP="00983B76">
          <w:pPr>
            <w:pStyle w:val="CitaviBibliographyEntry"/>
          </w:pPr>
          <w:r>
            <w:t>60.</w:t>
          </w:r>
          <w:r>
            <w:tab/>
          </w:r>
          <w:bookmarkStart w:id="196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6"/>
        <w:p w14:paraId="0501135C" w14:textId="77777777" w:rsidR="00983B76" w:rsidRDefault="00983B76" w:rsidP="00983B76">
          <w:pPr>
            <w:pStyle w:val="CitaviBibliographyEntry"/>
          </w:pPr>
          <w:r>
            <w:t>61.</w:t>
          </w:r>
          <w:r>
            <w:tab/>
          </w:r>
          <w:bookmarkStart w:id="197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97"/>
        <w:p w14:paraId="56D4845B" w14:textId="77777777" w:rsidR="00983B76" w:rsidRDefault="00983B76" w:rsidP="00983B76">
          <w:pPr>
            <w:pStyle w:val="CitaviBibliographyEntry"/>
          </w:pPr>
          <w:r>
            <w:t>62.</w:t>
          </w:r>
          <w:r>
            <w:tab/>
          </w:r>
          <w:bookmarkStart w:id="198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98"/>
        <w:p w14:paraId="37F89D1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63.</w:t>
          </w:r>
          <w:r w:rsidRPr="00983B76">
            <w:rPr>
              <w:lang w:val="en-US"/>
            </w:rPr>
            <w:tab/>
          </w:r>
          <w:bookmarkStart w:id="199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99"/>
        <w:p w14:paraId="43B87B1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00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00"/>
        <w:p w14:paraId="20AFD23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01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01"/>
        <w:p w14:paraId="25B13125" w14:textId="2033013E" w:rsidR="004021A3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02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2"/>
          <w:r w:rsidRPr="00983B76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983B76" w:rsidRDefault="004021A3" w:rsidP="004021A3">
      <w:pPr>
        <w:rPr>
          <w:lang w:val="en-US"/>
        </w:rPr>
      </w:pPr>
    </w:p>
    <w:sectPr w:rsidR="004021A3" w:rsidRPr="00983B76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HOME" w:date="2024-05-13T03:02:00Z" w:initials="H">
    <w:p w14:paraId="7FE34F9F" w14:textId="6A7E53C5" w:rsidR="00E67AEA" w:rsidRDefault="00E67AEA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E67AEA" w:rsidRDefault="00E67AEA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0" w:author="HOME" w:date="2024-05-08T03:42:00Z" w:initials="H">
    <w:p w14:paraId="3CF9272E" w14:textId="3D84D75E" w:rsidR="00E67AEA" w:rsidRPr="009F5E5B" w:rsidRDefault="00E67AEA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6" w:author="HOME" w:date="2024-05-07T11:38:00Z" w:initials="H">
    <w:p w14:paraId="34145D2B" w14:textId="77777777" w:rsidR="00E67AEA" w:rsidRDefault="00E67AEA" w:rsidP="0055799F">
      <w:pPr>
        <w:pStyle w:val="af7"/>
      </w:pPr>
      <w:r>
        <w:rPr>
          <w:rStyle w:val="af6"/>
        </w:rPr>
        <w:annotationRef/>
      </w:r>
      <w:r>
        <w:t>Расчетная или эксперименттальная зависимость?</w:t>
      </w:r>
    </w:p>
  </w:comment>
  <w:comment w:id="17" w:author="HOME" w:date="2024-05-07T14:06:00Z" w:initials="H">
    <w:p w14:paraId="4D617065" w14:textId="1080B38A" w:rsidR="00E67AEA" w:rsidRDefault="00E67AEA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19" w:author="STRANGER" w:date="2023-12-26T14:08:00Z" w:initials="S">
    <w:p w14:paraId="6C917548" w14:textId="77777777" w:rsidR="00E67AEA" w:rsidRDefault="00E67AEA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3" w:author="HOME" w:date="2024-04-21T17:30:00Z" w:initials="H">
    <w:p w14:paraId="67B575B7" w14:textId="77777777" w:rsidR="00E67AEA" w:rsidRDefault="00E67AEA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26" w:author="HOME" w:date="2024-04-21T16:16:00Z" w:initials="H">
    <w:p w14:paraId="3771DE06" w14:textId="77777777" w:rsidR="00E67AEA" w:rsidRDefault="00E67AEA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27" w:author="HOME" w:date="2024-04-21T18:52:00Z" w:initials="H">
    <w:p w14:paraId="265F5F47" w14:textId="77777777" w:rsidR="00E67AEA" w:rsidRPr="00464025" w:rsidRDefault="00E67AEA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2" w:author="HOME" w:date="2024-04-21T17:25:00Z" w:initials="H">
    <w:p w14:paraId="33D6EB21" w14:textId="77777777" w:rsidR="00E67AEA" w:rsidRDefault="00E67AEA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57071DA4" w14:textId="77777777" w:rsidR="00E67AEA" w:rsidRDefault="00E67AEA" w:rsidP="00FB0E50">
      <w:pPr>
        <w:pStyle w:val="af7"/>
      </w:pPr>
    </w:p>
  </w:comment>
  <w:comment w:id="33" w:author="HOME" w:date="2024-04-21T17:55:00Z" w:initials="H">
    <w:p w14:paraId="4708EF73" w14:textId="77777777" w:rsidR="00E67AEA" w:rsidRDefault="00E67AEA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1" w:author="HOME" w:date="2024-05-08T03:30:00Z" w:initials="H">
    <w:p w14:paraId="7972529F" w14:textId="6471D69C" w:rsidR="00E67AEA" w:rsidRDefault="00E67AEA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8" w:author="HOME" w:date="2024-05-13T03:08:00Z" w:initials="H">
    <w:p w14:paraId="6C4BFAEF" w14:textId="1F4B6566" w:rsidR="00E67AEA" w:rsidRDefault="00E67AEA">
      <w:pPr>
        <w:pStyle w:val="af7"/>
      </w:pPr>
      <w:r>
        <w:rPr>
          <w:rStyle w:val="af6"/>
        </w:rPr>
        <w:annotationRef/>
      </w:r>
      <w:r>
        <w:t>Нормальная формулировака?</w:t>
      </w:r>
    </w:p>
  </w:comment>
  <w:comment w:id="51" w:author="HOME" w:date="2024-05-13T03:10:00Z" w:initials="H">
    <w:p w14:paraId="72A3789A" w14:textId="436AC764" w:rsidR="00E67AEA" w:rsidRDefault="00E67AEA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58" w:author="HOME" w:date="2024-05-01T21:02:00Z" w:initials="H">
    <w:p w14:paraId="0BD73195" w14:textId="3EF05706" w:rsidR="00E67AEA" w:rsidRDefault="00E67AEA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7" w:author="HOME" w:date="2024-05-02T06:58:00Z" w:initials="H">
    <w:p w14:paraId="6C399684" w14:textId="77777777" w:rsidR="00E67AEA" w:rsidRDefault="00E67AEA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0" w:author="HOME" w:date="2024-05-02T06:20:00Z" w:initials="H">
    <w:p w14:paraId="2610DF01" w14:textId="05157A33" w:rsidR="00E67AEA" w:rsidRDefault="00E67AEA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76" w:author="HOME" w:date="2024-05-13T03:14:00Z" w:initials="H">
    <w:p w14:paraId="73FAAD83" w14:textId="36F32BCE" w:rsidR="00E67AEA" w:rsidRDefault="00E67AEA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80" w:author="HOME" w:date="2024-05-05T00:35:00Z" w:initials="H">
    <w:p w14:paraId="322349C0" w14:textId="77777777" w:rsidR="00E67AEA" w:rsidRDefault="00E67AEA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1" w:author="HOME" w:date="2024-05-05T00:53:00Z" w:initials="H">
    <w:p w14:paraId="0ED1092B" w14:textId="77777777" w:rsidR="00E67AEA" w:rsidRDefault="00E67AEA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8" w:author="HOME" w:date="2024-05-04T16:30:00Z" w:initials="H">
    <w:p w14:paraId="68371479" w14:textId="334FFA85" w:rsidR="00E67AEA" w:rsidRDefault="00E67AEA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91" w:author="HOME" w:date="2023-05-27T23:17:00Z" w:initials="H">
    <w:p w14:paraId="5F181F65" w14:textId="77777777" w:rsidR="00E67AEA" w:rsidRDefault="00E67AEA" w:rsidP="00D624F4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92" w:author="HOME" w:date="2024-05-13T03:18:00Z" w:initials="H">
    <w:p w14:paraId="6C0B6587" w14:textId="1DAE4E91" w:rsidR="0015157D" w:rsidRDefault="0015157D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96" w:author="HOME" w:date="2024-05-13T03:19:00Z" w:initials="H">
    <w:p w14:paraId="2E3127A2" w14:textId="6610CE80" w:rsidR="0015157D" w:rsidRDefault="0015157D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98" w:author="HOME" w:date="2024-05-08T03:43:00Z" w:initials="H">
    <w:p w14:paraId="2C470ECF" w14:textId="1C3C4183" w:rsidR="00E67AEA" w:rsidRDefault="00E67AEA">
      <w:pPr>
        <w:pStyle w:val="af7"/>
      </w:pPr>
      <w:r>
        <w:rPr>
          <w:rStyle w:val="af6"/>
        </w:rPr>
        <w:annotationRef/>
      </w:r>
      <w:r>
        <w:t>Квадратичый обрыв в 1 константу, линейный найти</w:t>
      </w:r>
    </w:p>
  </w:comment>
  <w:comment w:id="101" w:author="HOME" w:date="2024-05-08T03:39:00Z" w:initials="H">
    <w:p w14:paraId="0AFDDEDA" w14:textId="3A8DBC12" w:rsidR="00E67AEA" w:rsidRDefault="00E67AEA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22" w:author="HOME" w:date="2023-05-27T23:19:00Z" w:initials="H">
    <w:p w14:paraId="609C7E1C" w14:textId="77777777" w:rsidR="00E67AEA" w:rsidRDefault="00E67AEA" w:rsidP="00983B76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7" w:author="HOME" w:date="2024-04-30T23:56:00Z" w:initials="H">
    <w:p w14:paraId="52F01F51" w14:textId="77777777" w:rsidR="00E67AEA" w:rsidRDefault="00E67AEA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28" w:author="HOME" w:date="2024-05-12T15:35:00Z" w:initials="H">
    <w:p w14:paraId="5053FD8D" w14:textId="69DA9DBD" w:rsidR="00E67AEA" w:rsidRDefault="00E67AEA">
      <w:pPr>
        <w:pStyle w:val="af7"/>
      </w:pPr>
      <w:r>
        <w:rPr>
          <w:rStyle w:val="af6"/>
        </w:rPr>
        <w:annotationRef/>
      </w:r>
      <w:r>
        <w:t>таблица с коснтантами</w:t>
      </w:r>
    </w:p>
  </w:comment>
  <w:comment w:id="132" w:author="HOME" w:date="2024-05-13T02:53:00Z" w:initials="H">
    <w:p w14:paraId="15002CA3" w14:textId="2FC084B2" w:rsidR="00E67AEA" w:rsidRDefault="00E67AEA">
      <w:pPr>
        <w:pStyle w:val="af7"/>
      </w:pPr>
      <w:r>
        <w:rPr>
          <w:rStyle w:val="af6"/>
        </w:rPr>
        <w:annotationRef/>
      </w:r>
      <w:r>
        <w:t>возможно удалить</w:t>
      </w:r>
    </w:p>
  </w:comment>
  <w:comment w:id="133" w:author="HOME" w:date="2024-04-20T17:02:00Z" w:initials="H">
    <w:p w14:paraId="564FD14D" w14:textId="77777777" w:rsidR="00E67AEA" w:rsidRDefault="00E67AEA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FE34F9F" w15:done="0"/>
  <w15:commentEx w15:paraId="3A602C82" w15:done="0"/>
  <w15:commentEx w15:paraId="3CF9272E" w15:done="0"/>
  <w15:commentEx w15:paraId="34145D2B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6C4BFAEF" w15:done="0"/>
  <w15:commentEx w15:paraId="72A3789A" w15:done="0"/>
  <w15:commentEx w15:paraId="0BD73195" w15:done="0"/>
  <w15:commentEx w15:paraId="6C399684" w15:done="0"/>
  <w15:commentEx w15:paraId="2610DF01" w15:done="0"/>
  <w15:commentEx w15:paraId="73FAAD83" w15:done="0"/>
  <w15:commentEx w15:paraId="322349C0" w15:done="0"/>
  <w15:commentEx w15:paraId="0ED1092B" w15:done="0"/>
  <w15:commentEx w15:paraId="68371479" w15:done="0"/>
  <w15:commentEx w15:paraId="5F181F65" w15:done="0"/>
  <w15:commentEx w15:paraId="6C0B6587" w15:done="0"/>
  <w15:commentEx w15:paraId="2E3127A2" w15:done="0"/>
  <w15:commentEx w15:paraId="2C470ECF" w15:done="0"/>
  <w15:commentEx w15:paraId="0AFDDEDA" w15:done="0"/>
  <w15:commentEx w15:paraId="609C7E1C" w15:done="0"/>
  <w15:commentEx w15:paraId="52F01F51" w15:done="0"/>
  <w15:commentEx w15:paraId="5053FD8D" w15:done="0"/>
  <w15:commentEx w15:paraId="15002CA3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FE34F9F" w16cid:durableId="29EC0153"/>
  <w16cid:commentId w16cid:paraId="3A602C82" w16cid:durableId="281D0874"/>
  <w16cid:commentId w16cid:paraId="3CF9272E" w16cid:durableId="29E5733C"/>
  <w16cid:commentId w16cid:paraId="34145D2B" w16cid:durableId="29E49119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6C4BFAEF" w16cid:durableId="29EC02A1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73FAAD83" w16cid:durableId="29EC0404"/>
  <w16cid:commentId w16cid:paraId="322349C0" w16cid:durableId="29E152D1"/>
  <w16cid:commentId w16cid:paraId="0ED1092B" w16cid:durableId="29E15713"/>
  <w16cid:commentId w16cid:paraId="68371479" w16cid:durableId="29E0E142"/>
  <w16cid:commentId w16cid:paraId="5F181F65" w16cid:durableId="281D0E07"/>
  <w16cid:commentId w16cid:paraId="6C0B6587" w16cid:durableId="29EC0509"/>
  <w16cid:commentId w16cid:paraId="2E3127A2" w16cid:durableId="29EC053F"/>
  <w16cid:commentId w16cid:paraId="2C470ECF" w16cid:durableId="29E57372"/>
  <w16cid:commentId w16cid:paraId="0AFDDEDA" w16cid:durableId="29E57280"/>
  <w16cid:commentId w16cid:paraId="609C7E1C" w16cid:durableId="281D0E76"/>
  <w16cid:commentId w16cid:paraId="52F01F51" w16cid:durableId="29DC03BF"/>
  <w16cid:commentId w16cid:paraId="5053FD8D" w16cid:durableId="29EB605A"/>
  <w16cid:commentId w16cid:paraId="15002CA3" w16cid:durableId="29EBFF24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6EC1226D"/>
    <w:multiLevelType w:val="hybridMultilevel"/>
    <w:tmpl w:val="EBE0B8BC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3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5"/>
  </w:num>
  <w:num w:numId="2">
    <w:abstractNumId w:val="25"/>
  </w:num>
  <w:num w:numId="3">
    <w:abstractNumId w:val="25"/>
  </w:num>
  <w:num w:numId="4">
    <w:abstractNumId w:val="25"/>
  </w:num>
  <w:num w:numId="5">
    <w:abstractNumId w:val="11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19"/>
  </w:num>
  <w:num w:numId="11">
    <w:abstractNumId w:val="24"/>
  </w:num>
  <w:num w:numId="12">
    <w:abstractNumId w:val="17"/>
  </w:num>
  <w:num w:numId="13">
    <w:abstractNumId w:val="26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5"/>
  </w:num>
  <w:num w:numId="2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3"/>
  </w:num>
  <w:num w:numId="29">
    <w:abstractNumId w:val="21"/>
  </w:num>
  <w:num w:numId="30">
    <w:abstractNumId w:val="13"/>
  </w:num>
  <w:num w:numId="3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2"/>
  </w:num>
  <w:num w:numId="49">
    <w:abstractNumId w:val="12"/>
  </w:num>
  <w:num w:numId="5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1695F"/>
    <w:rsid w:val="0002558B"/>
    <w:rsid w:val="00025D16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4286"/>
    <w:rsid w:val="00084C50"/>
    <w:rsid w:val="00085FD0"/>
    <w:rsid w:val="00090C9C"/>
    <w:rsid w:val="000A6096"/>
    <w:rsid w:val="000C0D12"/>
    <w:rsid w:val="000C1A5C"/>
    <w:rsid w:val="000D2246"/>
    <w:rsid w:val="000D4956"/>
    <w:rsid w:val="000E1A1C"/>
    <w:rsid w:val="000E1E56"/>
    <w:rsid w:val="000E2856"/>
    <w:rsid w:val="000E3899"/>
    <w:rsid w:val="000F0C2C"/>
    <w:rsid w:val="000F3DBA"/>
    <w:rsid w:val="000F7A86"/>
    <w:rsid w:val="00100834"/>
    <w:rsid w:val="00104AEB"/>
    <w:rsid w:val="00106AED"/>
    <w:rsid w:val="00121867"/>
    <w:rsid w:val="00135E11"/>
    <w:rsid w:val="0015157D"/>
    <w:rsid w:val="00151AE6"/>
    <w:rsid w:val="0015511F"/>
    <w:rsid w:val="0016460D"/>
    <w:rsid w:val="001706B1"/>
    <w:rsid w:val="0018078D"/>
    <w:rsid w:val="00181538"/>
    <w:rsid w:val="00182F8F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045FD"/>
    <w:rsid w:val="00315B54"/>
    <w:rsid w:val="0033372E"/>
    <w:rsid w:val="003411EB"/>
    <w:rsid w:val="003465F2"/>
    <w:rsid w:val="003519C5"/>
    <w:rsid w:val="003556B8"/>
    <w:rsid w:val="003624DA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5005"/>
    <w:rsid w:val="004668B1"/>
    <w:rsid w:val="00471089"/>
    <w:rsid w:val="004851CE"/>
    <w:rsid w:val="00486E89"/>
    <w:rsid w:val="00496D26"/>
    <w:rsid w:val="004A4849"/>
    <w:rsid w:val="004C365F"/>
    <w:rsid w:val="004E010E"/>
    <w:rsid w:val="004E1108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6BBD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5469E"/>
    <w:rsid w:val="00657781"/>
    <w:rsid w:val="00661455"/>
    <w:rsid w:val="00661BCA"/>
    <w:rsid w:val="00661C83"/>
    <w:rsid w:val="00674BB7"/>
    <w:rsid w:val="0068115E"/>
    <w:rsid w:val="0068282A"/>
    <w:rsid w:val="006A08A6"/>
    <w:rsid w:val="006A670C"/>
    <w:rsid w:val="006B011C"/>
    <w:rsid w:val="006B298D"/>
    <w:rsid w:val="006B3795"/>
    <w:rsid w:val="006B5619"/>
    <w:rsid w:val="006C33A2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45219"/>
    <w:rsid w:val="008508B7"/>
    <w:rsid w:val="008511BD"/>
    <w:rsid w:val="0085403A"/>
    <w:rsid w:val="00860D80"/>
    <w:rsid w:val="00864459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2FB8"/>
    <w:rsid w:val="008B3582"/>
    <w:rsid w:val="008B726B"/>
    <w:rsid w:val="008C0A16"/>
    <w:rsid w:val="008C6339"/>
    <w:rsid w:val="008C69BF"/>
    <w:rsid w:val="008D4FAF"/>
    <w:rsid w:val="008E095F"/>
    <w:rsid w:val="008E4497"/>
    <w:rsid w:val="008E57B9"/>
    <w:rsid w:val="008F4A9F"/>
    <w:rsid w:val="00915A42"/>
    <w:rsid w:val="00917C8A"/>
    <w:rsid w:val="00920294"/>
    <w:rsid w:val="00920ECB"/>
    <w:rsid w:val="00924825"/>
    <w:rsid w:val="009259E8"/>
    <w:rsid w:val="0093042C"/>
    <w:rsid w:val="00933E7A"/>
    <w:rsid w:val="00934B5D"/>
    <w:rsid w:val="00935588"/>
    <w:rsid w:val="00940D78"/>
    <w:rsid w:val="009526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03F66"/>
    <w:rsid w:val="00A111DD"/>
    <w:rsid w:val="00A14AF9"/>
    <w:rsid w:val="00A172C7"/>
    <w:rsid w:val="00A30139"/>
    <w:rsid w:val="00A30DEA"/>
    <w:rsid w:val="00A33384"/>
    <w:rsid w:val="00A3340D"/>
    <w:rsid w:val="00A41419"/>
    <w:rsid w:val="00A4663B"/>
    <w:rsid w:val="00A535A2"/>
    <w:rsid w:val="00A55603"/>
    <w:rsid w:val="00A63A7F"/>
    <w:rsid w:val="00A64D5E"/>
    <w:rsid w:val="00A67B7D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3632"/>
    <w:rsid w:val="00AC583C"/>
    <w:rsid w:val="00AC7F21"/>
    <w:rsid w:val="00AD34AF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90127"/>
    <w:rsid w:val="00B93AB1"/>
    <w:rsid w:val="00BA01C5"/>
    <w:rsid w:val="00BA0433"/>
    <w:rsid w:val="00BA43C8"/>
    <w:rsid w:val="00BA55B4"/>
    <w:rsid w:val="00BA58D0"/>
    <w:rsid w:val="00BC1927"/>
    <w:rsid w:val="00BD262E"/>
    <w:rsid w:val="00BD7075"/>
    <w:rsid w:val="00BE3A74"/>
    <w:rsid w:val="00BF5A29"/>
    <w:rsid w:val="00BF7669"/>
    <w:rsid w:val="00C0745F"/>
    <w:rsid w:val="00C10352"/>
    <w:rsid w:val="00C42BB9"/>
    <w:rsid w:val="00C4681E"/>
    <w:rsid w:val="00C616F1"/>
    <w:rsid w:val="00C64601"/>
    <w:rsid w:val="00C67F40"/>
    <w:rsid w:val="00C76B74"/>
    <w:rsid w:val="00C813EB"/>
    <w:rsid w:val="00CA455A"/>
    <w:rsid w:val="00CC065B"/>
    <w:rsid w:val="00CC1E95"/>
    <w:rsid w:val="00CD6E55"/>
    <w:rsid w:val="00CD75EB"/>
    <w:rsid w:val="00CD7ED0"/>
    <w:rsid w:val="00CE2C80"/>
    <w:rsid w:val="00CE5B64"/>
    <w:rsid w:val="00CF3100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7901"/>
    <w:rsid w:val="00D9614B"/>
    <w:rsid w:val="00DA1E9E"/>
    <w:rsid w:val="00DA335D"/>
    <w:rsid w:val="00DB0A27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A04CB"/>
    <w:rsid w:val="00EB6059"/>
    <w:rsid w:val="00EB75C0"/>
    <w:rsid w:val="00EC40C2"/>
    <w:rsid w:val="00EC73B0"/>
    <w:rsid w:val="00ED0D17"/>
    <w:rsid w:val="00EE6ED7"/>
    <w:rsid w:val="00EF3673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3A9F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A33384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A3338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63" Type="http://schemas.openxmlformats.org/officeDocument/2006/relationships/image" Target="media/image41.png"/><Relationship Id="rId68" Type="http://schemas.openxmlformats.org/officeDocument/2006/relationships/image" Target="media/image46.jpe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oleObject" Target="embeddings/oleObject5.bin"/><Relationship Id="rId11" Type="http://schemas.openxmlformats.org/officeDocument/2006/relationships/oleObject" Target="embeddings/oleObject1.bin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image" Target="media/image31.png"/><Relationship Id="rId58" Type="http://schemas.openxmlformats.org/officeDocument/2006/relationships/image" Target="media/image36.png"/><Relationship Id="rId66" Type="http://schemas.openxmlformats.org/officeDocument/2006/relationships/image" Target="media/image44.jpeg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image" Target="media/image39.png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image" Target="media/image27.emf"/><Relationship Id="rId56" Type="http://schemas.openxmlformats.org/officeDocument/2006/relationships/image" Target="media/image34.png"/><Relationship Id="rId64" Type="http://schemas.openxmlformats.org/officeDocument/2006/relationships/image" Target="media/image42.png"/><Relationship Id="rId69" Type="http://schemas.openxmlformats.org/officeDocument/2006/relationships/image" Target="media/image47.png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72" Type="http://schemas.microsoft.com/office/2011/relationships/people" Target="people.xml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7.png"/><Relationship Id="rId67" Type="http://schemas.openxmlformats.org/officeDocument/2006/relationships/image" Target="media/image45.jpeg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openxmlformats.org/officeDocument/2006/relationships/image" Target="media/image32.jpeg"/><Relationship Id="rId62" Type="http://schemas.openxmlformats.org/officeDocument/2006/relationships/image" Target="media/image40.png"/><Relationship Id="rId70" Type="http://schemas.openxmlformats.org/officeDocument/2006/relationships/image" Target="media/image48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oleObject" Target="embeddings/oleObject12.bin"/><Relationship Id="rId57" Type="http://schemas.openxmlformats.org/officeDocument/2006/relationships/image" Target="media/image35.png"/><Relationship Id="rId10" Type="http://schemas.openxmlformats.org/officeDocument/2006/relationships/image" Target="media/image1.emf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60" Type="http://schemas.openxmlformats.org/officeDocument/2006/relationships/image" Target="media/image38.png"/><Relationship Id="rId65" Type="http://schemas.openxmlformats.org/officeDocument/2006/relationships/image" Target="media/image43.png"/><Relationship Id="rId73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39" Type="http://schemas.openxmlformats.org/officeDocument/2006/relationships/image" Target="media/image20.emf"/><Relationship Id="rId34" Type="http://schemas.openxmlformats.org/officeDocument/2006/relationships/image" Target="media/image17.png"/><Relationship Id="rId50" Type="http://schemas.openxmlformats.org/officeDocument/2006/relationships/image" Target="media/image28.png"/><Relationship Id="rId55" Type="http://schemas.openxmlformats.org/officeDocument/2006/relationships/image" Target="media/image33.jpeg"/><Relationship Id="rId7" Type="http://schemas.microsoft.com/office/2011/relationships/commentsExtended" Target="commentsExtended.xml"/><Relationship Id="rId71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77F26F9479CF43A4AA14450BCE98A94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708E4A4-BD59-4861-B0FC-80B4EDB586F7}"/>
      </w:docPartPr>
      <w:docPartBody>
        <w:p w:rsidR="00B45D2B" w:rsidRDefault="00B45D2B" w:rsidP="00B45D2B">
          <w:pPr>
            <w:pStyle w:val="77F26F9479CF43A4AA14450BCE98A94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07FD9C355294870A7ED11FD55CB77D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BE334-A0E3-40E6-A732-658B56A52A74}"/>
      </w:docPartPr>
      <w:docPartBody>
        <w:p w:rsidR="00B45D2B" w:rsidRDefault="00B45D2B" w:rsidP="00B45D2B">
          <w:pPr>
            <w:pStyle w:val="307FD9C355294870A7ED11FD55CB77D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CE3CFDCF5F47949E09F0CB309B96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9376E4-1331-4F83-9AFA-220ABA77D4FB}"/>
      </w:docPartPr>
      <w:docPartBody>
        <w:p w:rsidR="00B45D2B" w:rsidRDefault="00B45D2B" w:rsidP="00B45D2B">
          <w:pPr>
            <w:pStyle w:val="87CE3CFDCF5F47949E09F0CB309B96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36C775F082A4BB587B71E6B2C63FC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131213B-DE0E-4355-A3E7-6BEC04F08B04}"/>
      </w:docPartPr>
      <w:docPartBody>
        <w:p w:rsidR="00B45D2B" w:rsidRDefault="00B45D2B" w:rsidP="00B45D2B">
          <w:pPr>
            <w:pStyle w:val="636C775F082A4BB587B71E6B2C63FC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3463F7"/>
    <w:rsid w:val="00494885"/>
    <w:rsid w:val="00511E9D"/>
    <w:rsid w:val="00550652"/>
    <w:rsid w:val="007C567D"/>
    <w:rsid w:val="00A11A74"/>
    <w:rsid w:val="00A14089"/>
    <w:rsid w:val="00B1676B"/>
    <w:rsid w:val="00B21C41"/>
    <w:rsid w:val="00B45D2B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45D2B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F604AB-DB2C-4A6C-8106-D575DDB9F3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12</TotalTime>
  <Pages>43</Pages>
  <Words>83110</Words>
  <Characters>571803</Characters>
  <Application>Microsoft Office Word</Application>
  <DocSecurity>0</DocSecurity>
  <Lines>11912</Lines>
  <Paragraphs>503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10</cp:revision>
  <dcterms:created xsi:type="dcterms:W3CDTF">2024-04-20T13:51:00Z</dcterms:created>
  <dcterms:modified xsi:type="dcterms:W3CDTF">2024-05-13T0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